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FCEDD" w14:textId="011520CF" w:rsidR="00FA3FD2" w:rsidRDefault="00B47F57" w:rsidP="00573B6A">
      <w:pPr>
        <w:pStyle w:val="Heading1"/>
      </w:pPr>
      <w:bookmarkStart w:id="0" w:name="_Hlk126343401"/>
      <w:r w:rsidRPr="00A40B4B">
        <w:t>Figu</w:t>
      </w:r>
      <w:r w:rsidR="00D21531" w:rsidRPr="00A40B4B">
        <w:t>res</w:t>
      </w:r>
    </w:p>
    <w:p w14:paraId="229854A2" w14:textId="4ABB286D" w:rsidR="00D20162" w:rsidRPr="00D20162" w:rsidRDefault="00D20162" w:rsidP="00E930C2">
      <w:pPr>
        <w:pStyle w:val="Heading2"/>
      </w:pPr>
      <w:r w:rsidRPr="00E930C2">
        <w:rPr>
          <w:rStyle w:val="Heading2Char"/>
          <w:rFonts w:eastAsiaTheme="minorHAnsi"/>
          <w:b/>
          <w:bCs/>
        </w:rPr>
        <w:t>Figure 1</w:t>
      </w:r>
    </w:p>
    <w:p w14:paraId="7CBC2197" w14:textId="2AB6109F" w:rsidR="00266363" w:rsidRDefault="00266363" w:rsidP="00573B6A">
      <w:pPr>
        <w:rPr>
          <w:noProof/>
        </w:rPr>
      </w:pPr>
      <w:r w:rsidRPr="00C97AD2">
        <w:rPr>
          <w:noProof/>
          <w:lang w:val="en-US"/>
        </w:rPr>
        <w:drawing>
          <wp:inline distT="0" distB="0" distL="0" distR="0" wp14:anchorId="25A85F08" wp14:editId="15ECFCBB">
            <wp:extent cx="5643228" cy="305975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3228" cy="3059755"/>
                    </a:xfrm>
                    <a:prstGeom prst="rect">
                      <a:avLst/>
                    </a:prstGeom>
                  </pic:spPr>
                </pic:pic>
              </a:graphicData>
            </a:graphic>
          </wp:inline>
        </w:drawing>
      </w:r>
    </w:p>
    <w:p w14:paraId="08E36FBB" w14:textId="25499C94" w:rsidR="00DA3D8A" w:rsidRPr="00AF488A" w:rsidRDefault="001E0C3A" w:rsidP="00E930C2">
      <w:pPr>
        <w:pStyle w:val="Heading3"/>
      </w:pPr>
      <w:bookmarkStart w:id="1" w:name="_Hlk127279251"/>
      <w:ins w:id="2" w:author="Scheltema, R.A. (Richard)" w:date="2023-05-17T15:34:00Z">
        <w:r>
          <w:t>Increasing complexity leads to</w:t>
        </w:r>
      </w:ins>
      <w:ins w:id="3" w:author="Scheltema, R.A. (Richard)" w:date="2023-05-17T15:35:00Z">
        <w:r>
          <w:t xml:space="preserve"> an</w:t>
        </w:r>
      </w:ins>
      <w:ins w:id="4" w:author="Scheltema, R.A. (Richard)" w:date="2023-05-17T15:34:00Z">
        <w:r>
          <w:t xml:space="preserve"> increase </w:t>
        </w:r>
      </w:ins>
      <w:ins w:id="5" w:author="Scheltema, R.A. (Richard)" w:date="2023-05-17T15:35:00Z">
        <w:r>
          <w:t xml:space="preserve">in </w:t>
        </w:r>
      </w:ins>
      <w:ins w:id="6" w:author="Scheltema, R.A. (Richard)" w:date="2023-05-17T15:34:00Z">
        <w:r>
          <w:t>ambiguity</w:t>
        </w:r>
      </w:ins>
      <w:del w:id="7" w:author="Scheltema, R.A. (Richard)" w:date="2023-05-17T15:35:00Z">
        <w:r w:rsidR="00110CA0" w:rsidRPr="00E930C2" w:rsidDel="001E0C3A">
          <w:delText>Depicting the increase in ambiguity in a</w:delText>
        </w:r>
        <w:r w:rsidR="000A7095" w:rsidRPr="00E930C2" w:rsidDel="001E0C3A">
          <w:delText>ntibody sequencing in samples of increasing complexity</w:delText>
        </w:r>
      </w:del>
      <w:ins w:id="8" w:author="Scheltema, R.A. (Richard)" w:date="2023-05-17T15:37:00Z">
        <w:r>
          <w:t xml:space="preserve"> in LC-MS/MS experiments</w:t>
        </w:r>
      </w:ins>
      <w:ins w:id="9" w:author="Scheltema, R.A. (Richard)" w:date="2023-05-17T15:45:00Z">
        <w:r w:rsidR="001771C9">
          <w:t>.</w:t>
        </w:r>
      </w:ins>
    </w:p>
    <w:p w14:paraId="5414D004" w14:textId="09D2642E" w:rsidR="001E0C3A" w:rsidRPr="001E0C3A" w:rsidRDefault="001E0C3A" w:rsidP="00E930C2">
      <w:pPr>
        <w:rPr>
          <w:ins w:id="10" w:author="Scheltema, R.A. (Richard)" w:date="2023-05-17T15:35:00Z"/>
          <w:rPrChange w:id="11" w:author="Scheltema, R.A. (Richard)" w:date="2023-05-17T15:39:00Z">
            <w:rPr>
              <w:ins w:id="12" w:author="Scheltema, R.A. (Richard)" w:date="2023-05-17T15:35:00Z"/>
            </w:rPr>
          </w:rPrChange>
        </w:rPr>
      </w:pPr>
      <w:ins w:id="13" w:author="Scheltema, R.A. (Richard)" w:date="2023-05-17T15:41:00Z">
        <w:r>
          <w:t>LC traces (</w:t>
        </w:r>
        <w:r w:rsidR="006E6462">
          <w:t xml:space="preserve">top </w:t>
        </w:r>
        <w:r>
          <w:t xml:space="preserve">panel), MS1 trace for </w:t>
        </w:r>
      </w:ins>
      <w:ins w:id="14" w:author="Scheltema, R.A. (Richard)" w:date="2023-05-17T15:42:00Z">
        <w:r>
          <w:t>a chain</w:t>
        </w:r>
      </w:ins>
      <w:ins w:id="15" w:author="Scheltema, R.A. (Richard)" w:date="2023-05-17T15:46:00Z">
        <w:r w:rsidR="006E6462">
          <w:t xml:space="preserve"> (middle panel)</w:t>
        </w:r>
      </w:ins>
      <w:ins w:id="16" w:author="Scheltema, R.A. (Richard)" w:date="2023-05-17T15:42:00Z">
        <w:r>
          <w:t>, and MS2 trace for a selected and fragmented chain</w:t>
        </w:r>
      </w:ins>
      <w:ins w:id="17" w:author="Scheltema, R.A. (Richard)" w:date="2023-05-17T15:46:00Z">
        <w:r w:rsidR="006E6462">
          <w:t xml:space="preserve"> (bottom panel)</w:t>
        </w:r>
      </w:ins>
      <w:ins w:id="18" w:author="Scheltema, R.A. (Richard)" w:date="2023-05-17T15:41:00Z">
        <w:r>
          <w:t xml:space="preserve">. </w:t>
        </w:r>
      </w:ins>
      <w:ins w:id="19" w:author="Scheltema, R.A. (Richard)" w:date="2023-05-17T15:35:00Z">
        <w:r w:rsidRPr="001E0C3A">
          <w:rPr>
            <w:b/>
            <w:rPrChange w:id="20" w:author="Scheltema, R.A. (Richard)" w:date="2023-05-17T15:35:00Z">
              <w:rPr/>
            </w:rPrChange>
          </w:rPr>
          <w:t xml:space="preserve">(a) </w:t>
        </w:r>
      </w:ins>
      <w:ins w:id="21" w:author="Scheltema, R.A. (Richard)" w:date="2023-05-17T15:37:00Z">
        <w:r>
          <w:t>Low complexity</w:t>
        </w:r>
      </w:ins>
      <w:ins w:id="22" w:author="Scheltema, R.A. (Richard)" w:date="2023-05-17T15:35:00Z">
        <w:r>
          <w:t xml:space="preserve"> </w:t>
        </w:r>
      </w:ins>
      <w:ins w:id="23" w:author="Scheltema, R.A. (Richard)" w:date="2023-05-17T15:39:00Z">
        <w:r>
          <w:t xml:space="preserve">sample containing </w:t>
        </w:r>
      </w:ins>
      <w:ins w:id="24" w:author="Scheltema, R.A. (Richard)" w:date="2023-05-17T15:36:00Z">
        <w:r>
          <w:t>Trastuzumab</w:t>
        </w:r>
        <w:r>
          <w:t xml:space="preserve">. </w:t>
        </w:r>
        <w:r>
          <w:rPr>
            <w:b/>
          </w:rPr>
          <w:t>(b)</w:t>
        </w:r>
        <w:r>
          <w:t xml:space="preserve"> </w:t>
        </w:r>
      </w:ins>
      <w:ins w:id="25" w:author="Scheltema, R.A. (Richard)" w:date="2023-05-17T15:39:00Z">
        <w:r>
          <w:t xml:space="preserve">Mix sample containing </w:t>
        </w:r>
        <w:r w:rsidRPr="001E0C3A">
          <w:rPr>
            <w:highlight w:val="yellow"/>
            <w:rPrChange w:id="26" w:author="Scheltema, R.A. (Richard)" w:date="2023-05-17T15:39:00Z">
              <w:rPr/>
            </w:rPrChange>
          </w:rPr>
          <w:t>XXX</w:t>
        </w:r>
        <w:r>
          <w:t xml:space="preserve">. </w:t>
        </w:r>
        <w:r>
          <w:rPr>
            <w:b/>
          </w:rPr>
          <w:t>(c)</w:t>
        </w:r>
        <w:r>
          <w:t xml:space="preserve"> Polyclonal sample from </w:t>
        </w:r>
      </w:ins>
      <w:ins w:id="27" w:author="Scheltema, R.A. (Richard)" w:date="2023-05-17T15:40:00Z">
        <w:r>
          <w:t>plasma.</w:t>
        </w:r>
      </w:ins>
    </w:p>
    <w:p w14:paraId="25A75AEE" w14:textId="575AA782" w:rsidR="00C956DD" w:rsidRDefault="000A7095" w:rsidP="00E930C2">
      <w:del w:id="28" w:author="Scheltema, R.A. (Richard)" w:date="2023-05-17T15:42:00Z">
        <w:r w:rsidRPr="00F8658C" w:rsidDel="001E0C3A">
          <w:delText xml:space="preserve">To assess the performance of the </w:delText>
        </w:r>
        <w:r w:rsidR="00110CA0" w:rsidDel="001E0C3A">
          <w:delText xml:space="preserve">sequencing </w:delText>
        </w:r>
        <w:r w:rsidRPr="00F8658C" w:rsidDel="001E0C3A">
          <w:delText xml:space="preserve">workflow we analysed samples of increasing </w:delText>
        </w:r>
        <w:r w:rsidDel="001E0C3A">
          <w:delText xml:space="preserve">complexity, starting with </w:delText>
        </w:r>
        <w:r w:rsidR="00110CA0" w:rsidDel="001E0C3A">
          <w:delText xml:space="preserve">a </w:delText>
        </w:r>
        <w:r w:rsidDel="001E0C3A">
          <w:delText>purified single monoclonal antibody</w:delText>
        </w:r>
        <w:r w:rsidR="00110CA0" w:rsidDel="001E0C3A">
          <w:delText>, i.e.,</w:delText>
        </w:r>
        <w:r w:rsidDel="001E0C3A">
          <w:delText xml:space="preserve"> Trastuzumab (panel a), </w:delText>
        </w:r>
        <w:r w:rsidR="00110CA0" w:rsidRPr="00E930C2" w:rsidDel="001E0C3A">
          <w:rPr>
            <w:i/>
            <w:iCs/>
          </w:rPr>
          <w:delText>via</w:delText>
        </w:r>
        <w:r w:rsidR="00110CA0" w:rsidDel="001E0C3A">
          <w:delText xml:space="preserve"> </w:delText>
        </w:r>
        <w:r w:rsidDel="001E0C3A">
          <w:delText xml:space="preserve">a mixture of </w:delText>
        </w:r>
        <w:r w:rsidR="00110CA0" w:rsidDel="001E0C3A">
          <w:delText xml:space="preserve">3 </w:delText>
        </w:r>
        <w:r w:rsidDel="001E0C3A">
          <w:delText xml:space="preserve">monoclonal antibodies (panel b), and </w:delText>
        </w:r>
        <w:r w:rsidR="00110CA0" w:rsidDel="001E0C3A">
          <w:delText xml:space="preserve">ultimately </w:delText>
        </w:r>
        <w:r w:rsidDel="001E0C3A">
          <w:delText xml:space="preserve">a polyclonal mixture containing many IgA clones </w:delText>
        </w:r>
        <w:r w:rsidR="00110CA0" w:rsidDel="001E0C3A">
          <w:delText>in their endogenous background</w:delText>
        </w:r>
        <w:r w:rsidDel="001E0C3A">
          <w:delText xml:space="preserve"> (panel c). In the </w:delText>
        </w:r>
        <w:r w:rsidR="00110CA0" w:rsidDel="001E0C3A">
          <w:delText xml:space="preserve">LC-traces </w:delText>
        </w:r>
        <w:r w:rsidDel="001E0C3A">
          <w:delText>(</w:delText>
        </w:r>
        <w:r w:rsidRPr="00FA41AF" w:rsidDel="001E0C3A">
          <w:rPr>
            <w:i/>
            <w:iCs/>
          </w:rPr>
          <w:delText>top</w:delText>
        </w:r>
        <w:r w:rsidDel="001E0C3A">
          <w:delText>), the elution window of the targeted chain (</w:delText>
        </w:r>
        <w:r w:rsidRPr="00FA41AF" w:rsidDel="001E0C3A">
          <w:rPr>
            <w:i/>
            <w:iCs/>
          </w:rPr>
          <w:delText>red</w:delText>
        </w:r>
        <w:r w:rsidDel="001E0C3A">
          <w:delText xml:space="preserve">) becomes more crowded when the </w:delText>
        </w:r>
        <w:r w:rsidR="00110CA0" w:rsidDel="001E0C3A">
          <w:delText xml:space="preserve">smaple </w:delText>
        </w:r>
        <w:r w:rsidDel="001E0C3A">
          <w:delText>complexity increases. The deconvoluted MS1 spectra (</w:delText>
        </w:r>
        <w:r w:rsidRPr="00FA41AF" w:rsidDel="001E0C3A">
          <w:rPr>
            <w:i/>
            <w:iCs/>
          </w:rPr>
          <w:delText>middle</w:delText>
        </w:r>
        <w:r w:rsidDel="001E0C3A">
          <w:delText xml:space="preserve">) </w:delText>
        </w:r>
        <w:r w:rsidR="00110CA0" w:rsidDel="001E0C3A">
          <w:delText xml:space="preserve">dispplay </w:delText>
        </w:r>
        <w:r w:rsidDel="001E0C3A">
          <w:delText>an increasing fraction of both high- (&gt;5% relative abundance) and low-abundant (</w:delText>
        </w:r>
        <w:r w:rsidRPr="00FA41AF" w:rsidDel="001E0C3A">
          <w:rPr>
            <w:i/>
            <w:iCs/>
          </w:rPr>
          <w:delText>dark</w:delText>
        </w:r>
        <w:r w:rsidDel="001E0C3A">
          <w:delText xml:space="preserve"> and </w:delText>
        </w:r>
        <w:r w:rsidRPr="00FA41AF" w:rsidDel="001E0C3A">
          <w:rPr>
            <w:i/>
            <w:iCs/>
          </w:rPr>
          <w:delText>light</w:delText>
        </w:r>
        <w:r w:rsidDel="001E0C3A">
          <w:delText xml:space="preserve"> </w:delText>
        </w:r>
        <w:r w:rsidRPr="00FA41AF" w:rsidDel="001E0C3A">
          <w:rPr>
            <w:i/>
            <w:iCs/>
          </w:rPr>
          <w:delText>gr</w:delText>
        </w:r>
        <w:r w:rsidDel="001E0C3A">
          <w:rPr>
            <w:i/>
            <w:iCs/>
          </w:rPr>
          <w:delText>e</w:delText>
        </w:r>
        <w:r w:rsidRPr="00FA41AF" w:rsidDel="001E0C3A">
          <w:rPr>
            <w:i/>
            <w:iCs/>
          </w:rPr>
          <w:delText>y</w:delText>
        </w:r>
        <w:r w:rsidDel="001E0C3A">
          <w:delText xml:space="preserve"> respectively) clones, while </w:delText>
        </w:r>
        <w:r w:rsidR="00110CA0" w:rsidDel="001E0C3A">
          <w:delText xml:space="preserve">the </w:delText>
        </w:r>
        <w:r w:rsidDel="001E0C3A">
          <w:delText>target</w:delText>
        </w:r>
        <w:r w:rsidR="00110CA0" w:rsidDel="001E0C3A">
          <w:delText>ed</w:delText>
        </w:r>
        <w:r w:rsidDel="001E0C3A">
          <w:delText xml:space="preserve"> clone components (</w:delText>
        </w:r>
        <w:r w:rsidRPr="00FA41AF" w:rsidDel="001E0C3A">
          <w:rPr>
            <w:i/>
            <w:iCs/>
          </w:rPr>
          <w:delText>red</w:delText>
        </w:r>
        <w:r w:rsidDel="001E0C3A">
          <w:rPr>
            <w:i/>
            <w:iCs/>
          </w:rPr>
          <w:delText>: target heavy chain</w:delText>
        </w:r>
        <w:r w:rsidDel="001E0C3A">
          <w:delText xml:space="preserve">, </w:delText>
        </w:r>
        <w:r w:rsidRPr="00FA41AF" w:rsidDel="001E0C3A">
          <w:rPr>
            <w:i/>
            <w:iCs/>
          </w:rPr>
          <w:delText>blue</w:delText>
        </w:r>
        <w:r w:rsidDel="001E0C3A">
          <w:rPr>
            <w:i/>
            <w:iCs/>
          </w:rPr>
          <w:delText>: paired light chain</w:delText>
        </w:r>
        <w:r w:rsidDel="001E0C3A">
          <w:delText xml:space="preserve">, and </w:delText>
        </w:r>
        <w:r w:rsidRPr="00FA41AF" w:rsidDel="001E0C3A">
          <w:rPr>
            <w:i/>
            <w:iCs/>
          </w:rPr>
          <w:delText>purple</w:delText>
        </w:r>
        <w:r w:rsidDel="001E0C3A">
          <w:rPr>
            <w:i/>
            <w:iCs/>
          </w:rPr>
          <w:delText>: misassigned</w:delText>
        </w:r>
        <w:r w:rsidDel="001E0C3A">
          <w:delText xml:space="preserve">) make up a decreasing fraction of the total ion intensity (around 95%, 40% and 25% respectively, as shown in the pie-charts in the insets). </w:delText>
        </w:r>
        <w:r w:rsidRPr="00266363" w:rsidDel="001E0C3A">
          <w:lastRenderedPageBreak/>
          <w:delText>The averaged fragmentation spectr</w:delText>
        </w:r>
        <w:r w:rsidDel="001E0C3A">
          <w:delText>a</w:delText>
        </w:r>
        <w:r w:rsidRPr="00266363" w:rsidDel="001E0C3A">
          <w:delText xml:space="preserve"> of </w:delText>
        </w:r>
        <w:r w:rsidDel="001E0C3A">
          <w:delText>each target chain</w:delText>
        </w:r>
        <w:r w:rsidRPr="00266363" w:rsidDel="001E0C3A">
          <w:delText xml:space="preserve"> </w:delText>
        </w:r>
        <w:r w:rsidDel="001E0C3A">
          <w:delText>(</w:delText>
        </w:r>
        <w:r w:rsidRPr="00FA41AF" w:rsidDel="001E0C3A">
          <w:rPr>
            <w:i/>
            <w:iCs/>
          </w:rPr>
          <w:delText>bottom</w:delText>
        </w:r>
        <w:r w:rsidDel="001E0C3A">
          <w:delText xml:space="preserve">) </w:delText>
        </w:r>
        <w:r w:rsidR="00110CA0" w:rsidDel="001E0C3A">
          <w:delText xml:space="preserve">therefore </w:delText>
        </w:r>
        <w:r w:rsidDel="001E0C3A">
          <w:delText xml:space="preserve">show a decreasing </w:delText>
        </w:r>
        <w:r w:rsidRPr="00266363" w:rsidDel="001E0C3A">
          <w:delText>signal-to-noise ratio</w:delText>
        </w:r>
        <w:r w:rsidR="00110CA0" w:rsidDel="001E0C3A">
          <w:delText xml:space="preserve"> when moving from the single antibody to the polyclonal mixture.</w:delText>
        </w:r>
      </w:del>
      <w:bookmarkEnd w:id="1"/>
      <w:r w:rsidR="00C956DD">
        <w:br w:type="page"/>
      </w:r>
    </w:p>
    <w:p w14:paraId="4DE77F88" w14:textId="4A92C024" w:rsidR="00D20162" w:rsidRPr="00D20162" w:rsidRDefault="00D20162" w:rsidP="00D20162">
      <w:pPr>
        <w:pStyle w:val="Heading2"/>
      </w:pPr>
      <w:r w:rsidRPr="00D20162">
        <w:rPr>
          <w:rStyle w:val="Heading2Char"/>
          <w:rFonts w:eastAsiaTheme="minorHAnsi"/>
          <w:b/>
          <w:bCs/>
        </w:rPr>
        <w:lastRenderedPageBreak/>
        <w:t>Figure 2</w:t>
      </w:r>
    </w:p>
    <w:p w14:paraId="79D26658" w14:textId="464CCB65" w:rsidR="00D20162" w:rsidRDefault="00823544">
      <w:pPr>
        <w:rPr>
          <w:rStyle w:val="Heading2Char"/>
          <w:rFonts w:eastAsiaTheme="minorHAnsi"/>
        </w:rPr>
      </w:pPr>
      <w:r>
        <w:rPr>
          <w:rFonts w:ascii="Times New Roman" w:hAnsi="Times New Roman" w:cs="Times New Roman"/>
          <w:b/>
          <w:bCs/>
          <w:noProof/>
          <w:sz w:val="24"/>
          <w:szCs w:val="24"/>
          <w:lang w:val="en-US"/>
        </w:rPr>
        <w:drawing>
          <wp:inline distT="0" distB="0" distL="0" distR="0" wp14:anchorId="7C10B4EA" wp14:editId="1A268DE6">
            <wp:extent cx="5943600" cy="2989580"/>
            <wp:effectExtent l="0" t="0" r="0" b="1270"/>
            <wp:docPr id="11" name="Picture 1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9580"/>
                    </a:xfrm>
                    <a:prstGeom prst="rect">
                      <a:avLst/>
                    </a:prstGeom>
                  </pic:spPr>
                </pic:pic>
              </a:graphicData>
            </a:graphic>
          </wp:inline>
        </w:drawing>
      </w:r>
      <w:r w:rsidR="00FF563B" w:rsidRPr="00573B6A">
        <w:rPr>
          <w:rStyle w:val="Heading2Char"/>
          <w:rFonts w:eastAsiaTheme="minorHAnsi"/>
        </w:rPr>
        <w:t xml:space="preserve"> </w:t>
      </w:r>
      <w:bookmarkStart w:id="29" w:name="_Hlk127279268"/>
    </w:p>
    <w:p w14:paraId="432CD90E" w14:textId="6997BFCF" w:rsidR="00D20162" w:rsidRDefault="00D20162" w:rsidP="00E930C2">
      <w:pPr>
        <w:pStyle w:val="Heading3"/>
      </w:pPr>
      <w:del w:id="30" w:author="Scheltema, R.A. (Richard)" w:date="2023-05-17T15:46:00Z">
        <w:r w:rsidRPr="00E930C2" w:rsidDel="006E6462">
          <w:rPr>
            <w:rStyle w:val="Heading3Char"/>
            <w:b/>
            <w:bCs/>
          </w:rPr>
          <w:delText xml:space="preserve">The performance of shotgun sequencing of antibodies declines when </w:delText>
        </w:r>
        <w:r w:rsidR="006D0EE6" w:rsidRPr="006D0EE6" w:rsidDel="006E6462">
          <w:rPr>
            <w:rStyle w:val="Heading3Char"/>
            <w:b/>
            <w:bCs/>
          </w:rPr>
          <w:delText>analysing</w:delText>
        </w:r>
        <w:r w:rsidRPr="00E930C2" w:rsidDel="006E6462">
          <w:rPr>
            <w:rStyle w:val="Heading3Char"/>
            <w:b/>
            <w:bCs/>
          </w:rPr>
          <w:delText xml:space="preserve"> more complex samples</w:delText>
        </w:r>
      </w:del>
      <w:ins w:id="31" w:author="Scheltema, R.A. (Richard)" w:date="2023-05-17T15:46:00Z">
        <w:r w:rsidR="006E6462">
          <w:rPr>
            <w:rStyle w:val="Heading3Char"/>
            <w:b/>
            <w:bCs/>
          </w:rPr>
          <w:t>Loss of sequence extraction fidelity for higher complexity samples</w:t>
        </w:r>
      </w:ins>
      <w:ins w:id="32" w:author="Scheltema, R.A. (Richard)" w:date="2023-05-17T15:51:00Z">
        <w:r w:rsidR="006E6462">
          <w:rPr>
            <w:rStyle w:val="Heading3Char"/>
            <w:b/>
            <w:bCs/>
          </w:rPr>
          <w:t xml:space="preserve"> using only shotgun proteomics data</w:t>
        </w:r>
      </w:ins>
    </w:p>
    <w:p w14:paraId="2D589357" w14:textId="0FB72144" w:rsidR="00E736E8" w:rsidRPr="00266363" w:rsidRDefault="00FC0AF1" w:rsidP="00E930C2">
      <w:r>
        <w:t xml:space="preserve">The outcome of </w:t>
      </w:r>
      <w:r w:rsidR="00110CA0">
        <w:t xml:space="preserve">a </w:t>
      </w:r>
      <w:r w:rsidR="00F736E9">
        <w:t xml:space="preserve">two-stage </w:t>
      </w:r>
      <w:r>
        <w:t xml:space="preserve">shotgun sequencing </w:t>
      </w:r>
      <w:r w:rsidR="00110CA0">
        <w:t>approach</w:t>
      </w:r>
      <w:r>
        <w:t xml:space="preserve"> </w:t>
      </w:r>
      <w:r w:rsidR="00F736E9">
        <w:t>using</w:t>
      </w:r>
      <w:r>
        <w:t xml:space="preserve"> STITCH is shown for the monoclonal (panel a-b) and mix</w:t>
      </w:r>
      <w:r w:rsidR="00110CA0">
        <w:t>ed</w:t>
      </w:r>
      <w:r>
        <w:t xml:space="preserve"> sample (pa</w:t>
      </w:r>
      <w:bookmarkStart w:id="33" w:name="_GoBack"/>
      <w:bookmarkEnd w:id="33"/>
      <w:r>
        <w:t>nel c-d).</w:t>
      </w:r>
      <w:r w:rsidR="00433B8F">
        <w:t xml:space="preserve">  </w:t>
      </w:r>
      <w:r w:rsidR="0012065F">
        <w:t xml:space="preserve">Each panel </w:t>
      </w:r>
      <w:r>
        <w:t xml:space="preserve">(a-d) </w:t>
      </w:r>
      <w:r w:rsidR="0012065F">
        <w:t xml:space="preserve">shows </w:t>
      </w:r>
      <w:r w:rsidR="00A94627">
        <w:t>the</w:t>
      </w:r>
      <w:r w:rsidR="0012065F">
        <w:t xml:space="preserve"> </w:t>
      </w:r>
      <w:r w:rsidR="00A94627">
        <w:t>residue candidates</w:t>
      </w:r>
      <w:r w:rsidR="0012065F">
        <w:t xml:space="preserve"> </w:t>
      </w:r>
      <w:r w:rsidR="00A94627">
        <w:t>(</w:t>
      </w:r>
      <w:r w:rsidR="00823544">
        <w:t xml:space="preserve">letters, </w:t>
      </w:r>
      <w:r w:rsidR="00A94627">
        <w:rPr>
          <w:i/>
          <w:iCs/>
        </w:rPr>
        <w:t>green: correct, grey: incorrect</w:t>
      </w:r>
      <w:r w:rsidR="00A94627">
        <w:t>)</w:t>
      </w:r>
      <w:r w:rsidR="0012065F">
        <w:t xml:space="preserve"> and depth of coverage (</w:t>
      </w:r>
      <w:r w:rsidR="00823544">
        <w:t xml:space="preserve">bars, </w:t>
      </w:r>
      <w:r w:rsidR="00A94627">
        <w:rPr>
          <w:i/>
          <w:iCs/>
        </w:rPr>
        <w:t>grey: sufficient coverage, pink: low coverage</w:t>
      </w:r>
      <w:r w:rsidR="0012065F">
        <w:t>) per position</w:t>
      </w:r>
      <w:r w:rsidR="00F736E9">
        <w:t xml:space="preserve">. The light blue panels </w:t>
      </w:r>
      <w:r w:rsidR="00823544">
        <w:t xml:space="preserve">(a and c) </w:t>
      </w:r>
      <w:r w:rsidR="00F736E9">
        <w:t>show</w:t>
      </w:r>
      <w:r w:rsidR="00823544">
        <w:t xml:space="preserve"> results from</w:t>
      </w:r>
      <w:r w:rsidR="00F736E9">
        <w:t xml:space="preserve"> </w:t>
      </w:r>
      <w:r w:rsidR="00110CA0">
        <w:t>the initial</w:t>
      </w:r>
      <w:r w:rsidR="00F736E9">
        <w:t xml:space="preserve"> </w:t>
      </w:r>
      <w:r w:rsidR="00F736E9" w:rsidRPr="00433B8F">
        <w:rPr>
          <w:i/>
          <w:iCs/>
        </w:rPr>
        <w:t>template selection</w:t>
      </w:r>
      <w:r w:rsidR="00F736E9">
        <w:t xml:space="preserve"> runs, where high scoring reads are aligned to germline templates from the IMGT. The blue panels</w:t>
      </w:r>
      <w:r w:rsidR="00823544">
        <w:t xml:space="preserve"> (b and d)</w:t>
      </w:r>
      <w:r w:rsidR="00F736E9">
        <w:t xml:space="preserve"> </w:t>
      </w:r>
      <w:r w:rsidR="00110CA0">
        <w:t xml:space="preserve">depict </w:t>
      </w:r>
      <w:r w:rsidR="00823544">
        <w:t>results from</w:t>
      </w:r>
      <w:r w:rsidR="00F736E9">
        <w:t xml:space="preserve"> </w:t>
      </w:r>
      <w:r w:rsidR="00110CA0">
        <w:t>the</w:t>
      </w:r>
      <w:r w:rsidR="00F736E9">
        <w:t xml:space="preserve"> </w:t>
      </w:r>
      <w:r w:rsidR="00F736E9" w:rsidRPr="00433B8F">
        <w:rPr>
          <w:i/>
          <w:iCs/>
        </w:rPr>
        <w:t>definitive</w:t>
      </w:r>
      <w:r w:rsidR="00F736E9">
        <w:t xml:space="preserve"> runs, where all reads are aligned to a selection of consensus sequences from the </w:t>
      </w:r>
      <w:r w:rsidR="00F736E9" w:rsidRPr="00433B8F">
        <w:rPr>
          <w:i/>
          <w:iCs/>
        </w:rPr>
        <w:t>template selection</w:t>
      </w:r>
      <w:r w:rsidR="00F736E9">
        <w:t xml:space="preserve"> run.</w:t>
      </w:r>
      <w:r w:rsidR="0012065F">
        <w:t xml:space="preserve"> </w:t>
      </w:r>
      <w:r w:rsidR="009F7BE5">
        <w:t xml:space="preserve">For the monoclonal sample (panel a and b), there are no residues that fall below the lower coverage limit, </w:t>
      </w:r>
      <w:r w:rsidR="00110CA0">
        <w:t xml:space="preserve">resulting in </w:t>
      </w:r>
      <w:r w:rsidR="003C7C30">
        <w:t xml:space="preserve">very few ambiguous positions (i.e., positions with more than one residue candidate), and </w:t>
      </w:r>
      <w:r w:rsidR="009F7BE5">
        <w:t xml:space="preserve">very few errors </w:t>
      </w:r>
      <w:r w:rsidR="003C7C30">
        <w:t>in the consensus sequence</w:t>
      </w:r>
      <w:r w:rsidR="00110CA0">
        <w:t>. All</w:t>
      </w:r>
      <w:r w:rsidR="003C7C30">
        <w:t xml:space="preserve"> of </w:t>
      </w:r>
      <w:r w:rsidR="00110CA0">
        <w:t xml:space="preserve">the latter </w:t>
      </w:r>
      <w:r w:rsidR="003C7C30">
        <w:t xml:space="preserve">are limited to </w:t>
      </w:r>
      <w:r w:rsidR="009F7BE5">
        <w:t>the CDRs</w:t>
      </w:r>
      <w:r w:rsidR="00C729AB">
        <w:t xml:space="preserve"> (marked with “x”)</w:t>
      </w:r>
      <w:r w:rsidR="009F7BE5" w:rsidRPr="001A5517">
        <w:t>.</w:t>
      </w:r>
      <w:r w:rsidR="00433B8F">
        <w:t xml:space="preserve">  </w:t>
      </w:r>
      <w:r w:rsidR="009F7BE5">
        <w:t xml:space="preserve">This excellent performance is </w:t>
      </w:r>
      <w:r w:rsidR="00C729AB">
        <w:t xml:space="preserve">however </w:t>
      </w:r>
      <w:r w:rsidR="009F7BE5">
        <w:t>not retained in the mix</w:t>
      </w:r>
      <w:r w:rsidR="00110CA0">
        <w:t>ture of 3 mAbs</w:t>
      </w:r>
      <w:r w:rsidR="009F7BE5">
        <w:t xml:space="preserve"> sample (panel c and d). Stretches of sequences fall below the </w:t>
      </w:r>
      <w:r w:rsidR="009F7BE5">
        <w:lastRenderedPageBreak/>
        <w:t xml:space="preserve">coverage cut-off, which results in </w:t>
      </w:r>
      <w:r w:rsidR="00F736E9">
        <w:t xml:space="preserve">erroneous predictions in the </w:t>
      </w:r>
      <w:r w:rsidR="00110CA0">
        <w:t>initial</w:t>
      </w:r>
      <w:r w:rsidR="00F736E9">
        <w:t xml:space="preserve"> </w:t>
      </w:r>
      <w:r w:rsidR="00F736E9" w:rsidRPr="00433B8F">
        <w:rPr>
          <w:i/>
          <w:iCs/>
        </w:rPr>
        <w:t>template selection</w:t>
      </w:r>
      <w:r w:rsidR="00F736E9">
        <w:t xml:space="preserve"> run (panel c) and ambiguity in the </w:t>
      </w:r>
      <w:r w:rsidR="00F736E9" w:rsidRPr="00433B8F">
        <w:rPr>
          <w:i/>
          <w:iCs/>
        </w:rPr>
        <w:t>definitive</w:t>
      </w:r>
      <w:r w:rsidR="00F736E9">
        <w:t xml:space="preserve"> run (panel d)</w:t>
      </w:r>
      <w:r w:rsidR="00110CA0">
        <w:t xml:space="preserve"> (again marked with “x”)</w:t>
      </w:r>
      <w:r w:rsidR="00110CA0" w:rsidRPr="001A5517">
        <w:t>.</w:t>
      </w:r>
      <w:bookmarkEnd w:id="29"/>
      <w:r w:rsidR="00E736E8" w:rsidRPr="00266363">
        <w:br w:type="page"/>
      </w:r>
    </w:p>
    <w:p w14:paraId="5D6E6F0F" w14:textId="5FEBA423" w:rsidR="00D20162" w:rsidRPr="00D20162" w:rsidRDefault="00D20162" w:rsidP="00D20162">
      <w:pPr>
        <w:pStyle w:val="Heading2"/>
      </w:pPr>
      <w:r w:rsidRPr="00E930C2">
        <w:rPr>
          <w:rStyle w:val="Heading2Char"/>
          <w:rFonts w:eastAsiaTheme="minorHAnsi"/>
          <w:b/>
          <w:bCs/>
        </w:rPr>
        <w:lastRenderedPageBreak/>
        <w:t xml:space="preserve">Figure </w:t>
      </w:r>
      <w:r>
        <w:rPr>
          <w:rStyle w:val="Heading2Char"/>
          <w:rFonts w:eastAsiaTheme="minorHAnsi"/>
          <w:b/>
          <w:bCs/>
        </w:rPr>
        <w:t>3</w:t>
      </w:r>
    </w:p>
    <w:p w14:paraId="48FD96EF" w14:textId="52140ADC" w:rsidR="00E87C29" w:rsidRPr="00433B8F" w:rsidRDefault="00867112" w:rsidP="00F74D12">
      <w:pPr>
        <w:rPr>
          <w:lang w:val="nl-NL"/>
        </w:rPr>
      </w:pPr>
      <w:r>
        <w:rPr>
          <w:noProof/>
          <w:lang w:val="en-US"/>
        </w:rPr>
        <w:drawing>
          <wp:inline distT="0" distB="0" distL="0" distR="0" wp14:anchorId="65F17987" wp14:editId="1779206F">
            <wp:extent cx="5790565" cy="2428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print">
                      <a:extLst>
                        <a:ext uri="{28A0092B-C50C-407E-A947-70E740481C1C}">
                          <a14:useLocalDpi xmlns:a14="http://schemas.microsoft.com/office/drawing/2010/main" val="0"/>
                        </a:ext>
                      </a:extLst>
                    </a:blip>
                    <a:srcRect b="41004"/>
                    <a:stretch/>
                  </pic:blipFill>
                  <pic:spPr bwMode="auto">
                    <a:xfrm>
                      <a:off x="0" y="0"/>
                      <a:ext cx="5790693" cy="2428700"/>
                    </a:xfrm>
                    <a:prstGeom prst="rect">
                      <a:avLst/>
                    </a:prstGeom>
                    <a:ln>
                      <a:noFill/>
                    </a:ln>
                    <a:extLst>
                      <a:ext uri="{53640926-AAD7-44D8-BBD7-CCE9431645EC}">
                        <a14:shadowObscured xmlns:a14="http://schemas.microsoft.com/office/drawing/2010/main"/>
                      </a:ext>
                    </a:extLst>
                  </pic:spPr>
                </pic:pic>
              </a:graphicData>
            </a:graphic>
          </wp:inline>
        </w:drawing>
      </w:r>
    </w:p>
    <w:p w14:paraId="31DA7ED0" w14:textId="611374ED" w:rsidR="00D20162" w:rsidRPr="00D20162" w:rsidRDefault="003E072D" w:rsidP="00E930C2">
      <w:pPr>
        <w:pStyle w:val="Heading3"/>
        <w:rPr>
          <w:rStyle w:val="Heading2Char"/>
          <w:rFonts w:eastAsiaTheme="minorHAnsi"/>
          <w:b/>
          <w:bCs/>
        </w:rPr>
      </w:pPr>
      <w:bookmarkStart w:id="34" w:name="_Hlk127279294"/>
      <w:r w:rsidRPr="00D20162">
        <w:rPr>
          <w:rStyle w:val="Heading2Char"/>
          <w:rFonts w:eastAsiaTheme="minorHAnsi"/>
          <w:b/>
          <w:bCs/>
        </w:rPr>
        <w:t xml:space="preserve">Modular sequencing limits the </w:t>
      </w:r>
      <w:r w:rsidR="00352087" w:rsidRPr="00D20162">
        <w:rPr>
          <w:rStyle w:val="Heading2Char"/>
          <w:rFonts w:eastAsiaTheme="minorHAnsi"/>
          <w:b/>
          <w:bCs/>
        </w:rPr>
        <w:t>search space</w:t>
      </w:r>
    </w:p>
    <w:p w14:paraId="54F8223B" w14:textId="5CFD5CCA" w:rsidR="00B54B12" w:rsidRDefault="002D5C27" w:rsidP="00E930C2">
      <w:r>
        <w:t>A) Schematic of t</w:t>
      </w:r>
      <w:r w:rsidR="0032137C">
        <w:t xml:space="preserve">he generalized </w:t>
      </w:r>
      <w:r>
        <w:t>workflow that</w:t>
      </w:r>
      <w:r w:rsidR="00271DDF">
        <w:t xml:space="preserve"> consists of three stages in which increasingly large sequence </w:t>
      </w:r>
      <w:r w:rsidR="00024FC2">
        <w:t>segments</w:t>
      </w:r>
      <w:r w:rsidR="00271DDF">
        <w:t xml:space="preserve"> are sequenced and then used as input for the next stage. First the framework regions (FRs) are sequenced. </w:t>
      </w:r>
      <w:r w:rsidR="00303027">
        <w:t>Then t</w:t>
      </w:r>
      <w:r w:rsidR="00271DDF">
        <w:t xml:space="preserve">he FR candidates are expanded into </w:t>
      </w:r>
      <w:r w:rsidR="00303027">
        <w:t xml:space="preserve">FR-CDR-FR candidates </w:t>
      </w:r>
      <w:r w:rsidR="00271DDF">
        <w:t>(</w:t>
      </w:r>
      <w:r w:rsidR="00271DDF" w:rsidRPr="00F47839">
        <w:rPr>
          <w:i/>
          <w:iCs/>
        </w:rPr>
        <w:t>i.e.</w:t>
      </w:r>
      <w:r w:rsidR="00271DDF">
        <w:t xml:space="preserve"> </w:t>
      </w:r>
      <w:r w:rsidR="00303027">
        <w:t>CDRs with adjacent FRs</w:t>
      </w:r>
      <w:r w:rsidR="00271DDF">
        <w:t>)</w:t>
      </w:r>
      <w:r w:rsidR="00303027">
        <w:t>. Finally, the FR-CDR-FRs are recombined into full chain candidates</w:t>
      </w:r>
      <w:r w:rsidR="00271DDF">
        <w:t xml:space="preserve">. </w:t>
      </w:r>
      <w:r w:rsidR="00303027">
        <w:t xml:space="preserve">Each stage follows </w:t>
      </w:r>
      <w:r>
        <w:t>a flow in which</w:t>
      </w:r>
      <w:r w:rsidR="00303027">
        <w:t xml:space="preserve"> data are expanded into a set of </w:t>
      </w:r>
      <w:r w:rsidR="00024FC2">
        <w:t xml:space="preserve">sequence </w:t>
      </w:r>
      <w:r w:rsidR="00303027">
        <w:t>candidates (</w:t>
      </w:r>
      <w:r w:rsidR="002967D2">
        <w:t>“</w:t>
      </w:r>
      <w:r w:rsidR="00303027">
        <w:t>Generate</w:t>
      </w:r>
      <w:r w:rsidR="002967D2">
        <w:t>”</w:t>
      </w:r>
      <w:r w:rsidR="00303027">
        <w:t>)</w:t>
      </w:r>
      <w:r w:rsidR="0032137C">
        <w:t>. These candidates</w:t>
      </w:r>
      <w:r w:rsidR="00303027">
        <w:t xml:space="preserve"> are scored using multiple data streams (</w:t>
      </w:r>
      <w:r w:rsidR="002967D2">
        <w:t>“</w:t>
      </w:r>
      <w:r w:rsidR="00303027">
        <w:t>Integrate</w:t>
      </w:r>
      <w:r w:rsidR="002967D2">
        <w:t>”</w:t>
      </w:r>
      <w:r w:rsidR="00303027">
        <w:t>)</w:t>
      </w:r>
      <w:r w:rsidR="0032137C">
        <w:t>,</w:t>
      </w:r>
      <w:r w:rsidR="00303027">
        <w:t xml:space="preserve"> then filtered using these scores (</w:t>
      </w:r>
      <w:r w:rsidR="002967D2">
        <w:t>“</w:t>
      </w:r>
      <w:r w:rsidR="00303027">
        <w:t>Evaluate</w:t>
      </w:r>
      <w:r w:rsidR="002967D2">
        <w:t>”</w:t>
      </w:r>
      <w:r w:rsidR="00303027">
        <w:t>). By using a modular workflow</w:t>
      </w:r>
      <w:r w:rsidR="00CD3B8E">
        <w:t>, i.e.</w:t>
      </w:r>
      <w:r>
        <w:t xml:space="preserve">, </w:t>
      </w:r>
      <w:r w:rsidR="00CD3B8E">
        <w:t xml:space="preserve">first sequencing smaller </w:t>
      </w:r>
      <w:r w:rsidR="00024FC2">
        <w:t>segments</w:t>
      </w:r>
      <w:r w:rsidR="00CD3B8E">
        <w:t xml:space="preserve"> of the sequence,</w:t>
      </w:r>
      <w:r w:rsidR="00303027">
        <w:t xml:space="preserve"> we limit the search space throughout the workflow</w:t>
      </w:r>
      <w:r w:rsidR="00CD3B8E">
        <w:t>.</w:t>
      </w:r>
      <w:r>
        <w:t xml:space="preserve"> B)</w:t>
      </w:r>
      <w:r w:rsidR="00B54B12">
        <w:t xml:space="preserve"> </w:t>
      </w:r>
      <w:r w:rsidR="0032137C">
        <w:t xml:space="preserve">candidate pool size </w:t>
      </w:r>
      <w:r w:rsidR="00B54B12">
        <w:t xml:space="preserve">changes </w:t>
      </w:r>
      <w:r w:rsidR="004A2034">
        <w:t xml:space="preserve">throughout the workflow, both </w:t>
      </w:r>
      <w:r w:rsidR="00B54B12">
        <w:t xml:space="preserve">for the entire </w:t>
      </w:r>
      <w:r w:rsidR="00433B8F">
        <w:t xml:space="preserve">chain </w:t>
      </w:r>
      <w:r w:rsidR="00B54B12">
        <w:t xml:space="preserve">(teal) and the considered </w:t>
      </w:r>
      <w:r w:rsidR="00024FC2">
        <w:t>segment</w:t>
      </w:r>
      <w:r w:rsidR="00B54B12">
        <w:t xml:space="preserve"> (pink).</w:t>
      </w:r>
      <w:r w:rsidR="006974C4">
        <w:t xml:space="preserve"> </w:t>
      </w:r>
      <w:r w:rsidR="004A2034">
        <w:t>A</w:t>
      </w:r>
      <w:r w:rsidR="006974C4">
        <w:t xml:space="preserve">fter we select a </w:t>
      </w:r>
      <w:r w:rsidR="004A2034">
        <w:t xml:space="preserve">germline </w:t>
      </w:r>
      <w:r w:rsidR="00433B8F">
        <w:t>template,</w:t>
      </w:r>
      <w:r w:rsidR="004A2034">
        <w:t xml:space="preserve"> </w:t>
      </w:r>
      <w:r w:rsidR="006974C4">
        <w:t xml:space="preserve">we have </w:t>
      </w:r>
      <w:r w:rsidR="0032137C">
        <w:t>prohibitively large</w:t>
      </w:r>
      <w:r w:rsidR="006974C4">
        <w:t xml:space="preserve"> </w:t>
      </w:r>
      <w:r w:rsidR="00024FC2">
        <w:t xml:space="preserve">chain </w:t>
      </w:r>
      <w:r w:rsidR="006974C4">
        <w:t>candidate pool (~10</w:t>
      </w:r>
      <w:r w:rsidR="006974C4" w:rsidRPr="00F8658C">
        <w:rPr>
          <w:vertAlign w:val="superscript"/>
        </w:rPr>
        <w:t>9</w:t>
      </w:r>
      <w:r w:rsidR="006974C4">
        <w:t>), as we have</w:t>
      </w:r>
      <w:r w:rsidR="00B54B12">
        <w:t xml:space="preserve"> many ambiguous residues</w:t>
      </w:r>
      <w:r w:rsidR="006974C4">
        <w:t xml:space="preserve">, especially in the CDRs. </w:t>
      </w:r>
      <w:r w:rsidR="004A2034">
        <w:t xml:space="preserve">On the other hand, the </w:t>
      </w:r>
      <w:r w:rsidR="00024FC2" w:rsidRPr="00E930C2">
        <w:t>segment</w:t>
      </w:r>
      <w:r w:rsidR="004A2034">
        <w:t xml:space="preserve"> candidate pool </w:t>
      </w:r>
      <w:r w:rsidR="006974C4">
        <w:t>is expanded at the start of every stage and then reduced to a manageable size after scoring. This ensures that throughout the workflow we never consider more than ~10</w:t>
      </w:r>
      <w:r w:rsidR="006974C4" w:rsidRPr="00433B8F">
        <w:rPr>
          <w:vertAlign w:val="superscript"/>
        </w:rPr>
        <w:t>3</w:t>
      </w:r>
      <w:r w:rsidR="006974C4">
        <w:t xml:space="preserve"> </w:t>
      </w:r>
      <w:r w:rsidR="00024FC2">
        <w:t>segment</w:t>
      </w:r>
      <w:r w:rsidR="002967D2">
        <w:t xml:space="preserve"> </w:t>
      </w:r>
      <w:r w:rsidR="006974C4">
        <w:t>candidates at the same time</w:t>
      </w:r>
      <w:r w:rsidR="004A2034">
        <w:t xml:space="preserve">, thereby keeping </w:t>
      </w:r>
      <w:r w:rsidR="002967D2">
        <w:t>computational cost</w:t>
      </w:r>
      <w:r w:rsidR="004A2034">
        <w:t xml:space="preserve"> in </w:t>
      </w:r>
      <w:r>
        <w:t>balance</w:t>
      </w:r>
      <w:r w:rsidR="006974C4">
        <w:t>.</w:t>
      </w:r>
      <w:del w:id="35" w:author="Graaf, S.C. de (Bastiaan)" w:date="2023-03-08T23:48:00Z">
        <w:r w:rsidR="00A11DE7" w:rsidRPr="00A11DE7" w:rsidDel="00E930C2">
          <w:delText xml:space="preserve"> </w:delText>
        </w:r>
        <w:r w:rsidR="00A11DE7" w:rsidDel="00E930C2">
          <w:delText xml:space="preserve">C) Score distribution of the Spectrum score (x-axis) and the Multiscore (y-axis) for the most ambiguous segment in each of the three stages of the mix sample. Selected candidates for the next stage are highlighted by a green circle. For </w:delText>
        </w:r>
        <w:r w:rsidR="00066B59" w:rsidDel="00E930C2">
          <w:delText>all shown segments,</w:delText>
        </w:r>
        <w:r w:rsidR="00A11DE7" w:rsidDel="00E930C2">
          <w:delText xml:space="preserve"> neither of the</w:delText>
        </w:r>
        <w:r w:rsidR="00066B59" w:rsidDel="00E930C2">
          <w:delText>se</w:delText>
        </w:r>
        <w:r w:rsidR="00A11DE7" w:rsidDel="00E930C2">
          <w:delText xml:space="preserve"> scores can select the correct candidate by itself. When combined, top candidates can be filtered using a pareto front-like approach, and then manually inspect</w:delText>
        </w:r>
        <w:r w:rsidR="00066B59" w:rsidDel="00E930C2">
          <w:delText>ed</w:delText>
        </w:r>
        <w:r w:rsidR="00A11DE7" w:rsidDel="00E930C2">
          <w:delText xml:space="preserve"> </w:delText>
        </w:r>
        <w:r w:rsidR="00066B59" w:rsidDel="00E930C2">
          <w:delText>to determine which candidates should be selected for the next stage</w:delText>
        </w:r>
        <w:r w:rsidR="00A11DE7" w:rsidDel="00E930C2">
          <w:delText>.</w:delText>
        </w:r>
      </w:del>
    </w:p>
    <w:bookmarkEnd w:id="34"/>
    <w:p w14:paraId="73EB25D6" w14:textId="32C700A4" w:rsidR="00E87C29" w:rsidRDefault="00E87C29" w:rsidP="00573B6A">
      <w:r>
        <w:lastRenderedPageBreak/>
        <w:br w:type="page"/>
      </w:r>
    </w:p>
    <w:p w14:paraId="48117877" w14:textId="4E5DBB0A"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Figure 4</w:t>
      </w:r>
    </w:p>
    <w:p w14:paraId="48AEF4E5" w14:textId="24A66EE9" w:rsidR="00E87C29" w:rsidRPr="002C1009" w:rsidRDefault="00867112" w:rsidP="00F74D12">
      <w:r>
        <w:rPr>
          <w:noProof/>
          <w:lang w:val="en-US"/>
        </w:rPr>
        <w:drawing>
          <wp:inline distT="0" distB="0" distL="0" distR="0" wp14:anchorId="1FF9AB33" wp14:editId="3B30A9B2">
            <wp:extent cx="5943335" cy="46890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cstate="print">
                      <a:extLst>
                        <a:ext uri="{28A0092B-C50C-407E-A947-70E740481C1C}">
                          <a14:useLocalDpi xmlns:a14="http://schemas.microsoft.com/office/drawing/2010/main" val="0"/>
                        </a:ext>
                      </a:extLst>
                    </a:blip>
                    <a:srcRect b="26560"/>
                    <a:stretch/>
                  </pic:blipFill>
                  <pic:spPr bwMode="auto">
                    <a:xfrm>
                      <a:off x="0" y="0"/>
                      <a:ext cx="5943600" cy="4689252"/>
                    </a:xfrm>
                    <a:prstGeom prst="rect">
                      <a:avLst/>
                    </a:prstGeom>
                    <a:ln>
                      <a:noFill/>
                    </a:ln>
                    <a:extLst>
                      <a:ext uri="{53640926-AAD7-44D8-BBD7-CCE9431645EC}">
                        <a14:shadowObscured xmlns:a14="http://schemas.microsoft.com/office/drawing/2010/main"/>
                      </a:ext>
                    </a:extLst>
                  </pic:spPr>
                </pic:pic>
              </a:graphicData>
            </a:graphic>
          </wp:inline>
        </w:drawing>
      </w:r>
    </w:p>
    <w:p w14:paraId="6D597981" w14:textId="2A63FD57" w:rsidR="00D20162" w:rsidRPr="00D20162" w:rsidRDefault="00E87C29" w:rsidP="00E930C2">
      <w:pPr>
        <w:pStyle w:val="Heading3"/>
      </w:pPr>
      <w:bookmarkStart w:id="36" w:name="_Hlk127279344"/>
      <w:r w:rsidRPr="00D20162">
        <w:rPr>
          <w:rStyle w:val="Heading2Char"/>
          <w:rFonts w:eastAsiaTheme="minorHAnsi"/>
          <w:b/>
          <w:bCs/>
        </w:rPr>
        <w:t xml:space="preserve">Sequencing </w:t>
      </w:r>
      <w:r w:rsidR="00D2454A" w:rsidRPr="00D20162">
        <w:rPr>
          <w:rStyle w:val="Heading2Char"/>
          <w:rFonts w:eastAsiaTheme="minorHAnsi"/>
          <w:b/>
          <w:bCs/>
        </w:rPr>
        <w:t>an</w:t>
      </w:r>
      <w:r w:rsidRPr="00D20162">
        <w:rPr>
          <w:rStyle w:val="Heading2Char"/>
          <w:rFonts w:eastAsiaTheme="minorHAnsi"/>
          <w:b/>
          <w:bCs/>
        </w:rPr>
        <w:t xml:space="preserve"> abundant IgA1 heavy chain in a polyclonal sample</w:t>
      </w:r>
    </w:p>
    <w:p w14:paraId="3F61E963" w14:textId="7E994F9E" w:rsidR="00D20162" w:rsidRDefault="00352087" w:rsidP="00D20162">
      <w:r>
        <w:t xml:space="preserve">The full sequencing process for the most abundant </w:t>
      </w:r>
      <w:r w:rsidR="00D2454A">
        <w:t xml:space="preserve">IgA1 </w:t>
      </w:r>
      <w:r>
        <w:t xml:space="preserve">clone in </w:t>
      </w:r>
      <w:r w:rsidR="00D2454A">
        <w:t xml:space="preserve">the </w:t>
      </w:r>
      <w:r>
        <w:t>polyclonal sample is shown</w:t>
      </w:r>
      <w:r w:rsidR="007A3679">
        <w:t xml:space="preserve">, which </w:t>
      </w:r>
      <w:r w:rsidR="00CA3F42">
        <w:t>converges o</w:t>
      </w:r>
      <w:r w:rsidR="007A3679">
        <w:t>n 4 isobaric sequence candidates</w:t>
      </w:r>
      <w:r>
        <w:t xml:space="preserve">. </w:t>
      </w:r>
      <w:r w:rsidR="00CA3F42">
        <w:t xml:space="preserve">For each </w:t>
      </w:r>
      <w:r w:rsidR="00024FC2">
        <w:t>sequence segment</w:t>
      </w:r>
      <w:r w:rsidR="00CA3F42">
        <w:t xml:space="preserve"> (FR, FR-CDR-FR, chain), residue candidates per position are shown as </w:t>
      </w:r>
      <w:r w:rsidR="005C1021">
        <w:t>stacked letters</w:t>
      </w:r>
      <w:r w:rsidR="00CA3F42">
        <w:t>, with</w:t>
      </w:r>
      <w:r w:rsidR="005C1021">
        <w:t xml:space="preserve"> rejected </w:t>
      </w:r>
      <w:r w:rsidR="00CA3F42">
        <w:t xml:space="preserve">residue candidates in </w:t>
      </w:r>
      <w:r w:rsidR="005C1021">
        <w:t>grey</w:t>
      </w:r>
      <w:r w:rsidR="00CA3F42">
        <w:t xml:space="preserve">. </w:t>
      </w:r>
      <w:r w:rsidR="005C1021">
        <w:t xml:space="preserve">Below these plots, the number of </w:t>
      </w:r>
      <w:r w:rsidR="00024FC2">
        <w:t>segment</w:t>
      </w:r>
      <w:r w:rsidR="005C1021">
        <w:t xml:space="preserve"> candidates at the start and end of </w:t>
      </w:r>
      <w:r w:rsidR="00D2454A">
        <w:t xml:space="preserve">each </w:t>
      </w:r>
      <w:r w:rsidR="005C1021">
        <w:t xml:space="preserve">stage is given. </w:t>
      </w:r>
      <w:r w:rsidR="00CA3F42">
        <w:t>On the right side of panel</w:t>
      </w:r>
      <w:r w:rsidR="005C1021">
        <w:t>s</w:t>
      </w:r>
      <w:r w:rsidR="00CA3F42">
        <w:t xml:space="preserve"> a-d, the number of possible combinations between the </w:t>
      </w:r>
      <w:r w:rsidR="00024FC2">
        <w:t>segment</w:t>
      </w:r>
      <w:r w:rsidR="00CA3F42">
        <w:t xml:space="preserve"> candidates at the start and end of the stage is given. </w:t>
      </w:r>
      <w:r w:rsidR="00D2454A">
        <w:t>A)</w:t>
      </w:r>
      <w:r w:rsidR="00E87C29">
        <w:t xml:space="preserve"> </w:t>
      </w:r>
      <w:r w:rsidR="00CA3F42">
        <w:t xml:space="preserve">selected </w:t>
      </w:r>
      <w:r>
        <w:t xml:space="preserve">germline </w:t>
      </w:r>
      <w:r w:rsidR="00E87C29">
        <w:t>template</w:t>
      </w:r>
      <w:r w:rsidR="00590A67">
        <w:t>,</w:t>
      </w:r>
      <w:r>
        <w:t xml:space="preserve"> IGHV3-33*06</w:t>
      </w:r>
      <w:r w:rsidR="00E87C29">
        <w:t xml:space="preserve">, with the </w:t>
      </w:r>
      <w:r w:rsidR="00590A67">
        <w:t xml:space="preserve">deviations from </w:t>
      </w:r>
      <w:r w:rsidR="00E87C29">
        <w:t>the final sequence.</w:t>
      </w:r>
      <w:r w:rsidR="001D60E4">
        <w:t xml:space="preserve"> </w:t>
      </w:r>
      <w:r w:rsidR="00D2454A">
        <w:t>B)</w:t>
      </w:r>
      <w:r w:rsidR="00CA3F42">
        <w:t xml:space="preserve"> </w:t>
      </w:r>
      <w:r w:rsidR="005C1021">
        <w:t>FR</w:t>
      </w:r>
      <w:r w:rsidR="00EF66D3">
        <w:t xml:space="preserve"> sequencing stage. </w:t>
      </w:r>
      <w:r w:rsidR="004E7A67">
        <w:t>Initially,</w:t>
      </w:r>
      <w:r w:rsidR="00EF66D3">
        <w:t xml:space="preserve"> there are nearly 400,000 permutations of FR candidates, largely due to large ambiguity in FR3 and FR4. Nearly </w:t>
      </w:r>
      <w:r w:rsidR="001D60E4">
        <w:t>all</w:t>
      </w:r>
      <w:r w:rsidR="00EF66D3">
        <w:t xml:space="preserve"> </w:t>
      </w:r>
      <w:r w:rsidR="00EF66D3">
        <w:lastRenderedPageBreak/>
        <w:t xml:space="preserve">candidates </w:t>
      </w:r>
      <w:r w:rsidR="00D2454A">
        <w:t>were</w:t>
      </w:r>
      <w:r w:rsidR="00024FC2">
        <w:t xml:space="preserve">could be </w:t>
      </w:r>
      <w:r w:rsidR="00EF66D3">
        <w:t xml:space="preserve">rejected, leaving only </w:t>
      </w:r>
      <w:r w:rsidR="00B70D64">
        <w:t xml:space="preserve">2, 1, 2, and 1 </w:t>
      </w:r>
      <w:r w:rsidR="00024FC2">
        <w:t>sequence</w:t>
      </w:r>
      <w:r w:rsidR="00B70D64">
        <w:t xml:space="preserve"> candidate</w:t>
      </w:r>
      <w:r w:rsidR="005F733D">
        <w:t>(</w:t>
      </w:r>
      <w:r w:rsidR="00B70D64">
        <w:t>s</w:t>
      </w:r>
      <w:r w:rsidR="005F733D">
        <w:t>)</w:t>
      </w:r>
      <w:r w:rsidR="00B70D64">
        <w:t xml:space="preserve"> for FR1</w:t>
      </w:r>
      <w:r w:rsidR="00D2454A">
        <w:t>, FR2, FR3 and FR</w:t>
      </w:r>
      <w:r w:rsidR="00B70D64">
        <w:t>4</w:t>
      </w:r>
      <w:r w:rsidR="00D2454A">
        <w:t>,</w:t>
      </w:r>
      <w:r w:rsidR="00B70D64">
        <w:t xml:space="preserve"> respectively</w:t>
      </w:r>
      <w:r w:rsidR="00EF66D3">
        <w:t>.</w:t>
      </w:r>
      <w:r w:rsidR="001D60E4">
        <w:t xml:space="preserve"> </w:t>
      </w:r>
      <w:r w:rsidR="00D2454A">
        <w:t>C)</w:t>
      </w:r>
      <w:r w:rsidR="00EF66D3">
        <w:t xml:space="preserve"> CDR sequencing stage. </w:t>
      </w:r>
      <w:r w:rsidR="005C1021">
        <w:t>E</w:t>
      </w:r>
      <w:r w:rsidR="00EF66D3">
        <w:t xml:space="preserve">ach </w:t>
      </w:r>
      <w:r w:rsidR="00024FC2">
        <w:t>FR-CDR-FR segment</w:t>
      </w:r>
      <w:r w:rsidR="00EF66D3">
        <w:t xml:space="preserve"> starts with </w:t>
      </w:r>
      <w:r w:rsidR="00D2454A">
        <w:t>~</w:t>
      </w:r>
      <w:r w:rsidR="00EF66D3">
        <w:t>20 candidates and the majority of these can be rejected</w:t>
      </w:r>
      <w:r w:rsidR="005C1021">
        <w:t xml:space="preserve">. During this stage, one of the </w:t>
      </w:r>
      <w:r w:rsidR="00EF66D3">
        <w:t xml:space="preserve">remaining </w:t>
      </w:r>
      <w:r w:rsidR="00024FC2">
        <w:t xml:space="preserve">FR3 </w:t>
      </w:r>
      <w:r w:rsidR="00EF66D3">
        <w:t xml:space="preserve">candidates </w:t>
      </w:r>
      <w:r w:rsidR="005C1021">
        <w:t>is also rejected</w:t>
      </w:r>
      <w:r w:rsidR="001D60E4">
        <w:t xml:space="preserve">. </w:t>
      </w:r>
      <w:r w:rsidR="00D2454A">
        <w:t>D)</w:t>
      </w:r>
      <w:r w:rsidR="001D60E4">
        <w:t xml:space="preserve"> chain sequencing stage. </w:t>
      </w:r>
      <w:r w:rsidR="005C1021">
        <w:t>R</w:t>
      </w:r>
      <w:r w:rsidR="001D60E4">
        <w:t xml:space="preserve">ecombining </w:t>
      </w:r>
      <w:r w:rsidR="005C1021">
        <w:t xml:space="preserve">the remaining </w:t>
      </w:r>
      <w:r w:rsidR="001D60E4">
        <w:t xml:space="preserve">FR candidates into </w:t>
      </w:r>
      <w:r w:rsidR="00024FC2">
        <w:t xml:space="preserve">chain sequences </w:t>
      </w:r>
      <w:r w:rsidR="001D60E4">
        <w:t xml:space="preserve">yields 1868 candidates, </w:t>
      </w:r>
      <w:r w:rsidR="005C1021">
        <w:t xml:space="preserve">but </w:t>
      </w:r>
      <w:r w:rsidR="001D60E4">
        <w:t xml:space="preserve">only 4 of these candidates contain previously selected CDRs. These 4 candidates are isobaric, show highly similar scores and fully overlapping fragment coverage. </w:t>
      </w:r>
      <w:r w:rsidR="00D2454A">
        <w:t>E) middle-down proteomics</w:t>
      </w:r>
      <w:r w:rsidR="001D60E4">
        <w:t xml:space="preserve"> fragment coverage of one of the selected </w:t>
      </w:r>
      <w:r w:rsidR="00024FC2">
        <w:t xml:space="preserve">chain </w:t>
      </w:r>
      <w:r w:rsidR="001D60E4">
        <w:t>candidates.</w:t>
      </w:r>
      <w:bookmarkEnd w:id="36"/>
      <w:r w:rsidR="00A11DE7">
        <w:t xml:space="preserve"> </w:t>
      </w:r>
      <w:del w:id="37" w:author="Graaf, S.C. de (Bastiaan)" w:date="2023-03-08T23:48:00Z">
        <w:r w:rsidR="00A11DE7" w:rsidDel="00E930C2">
          <w:delText xml:space="preserve">F) Score distribution of the Spectrum score (x-axis) and the Multiscore (y-axis) for the most ambiguous segment in each of the three stages. Selected candidates for the next stage are highlighted by a green circle. For both the CDR3 and chain, neither of the scores can select the correct candidate by itself. </w:delText>
        </w:r>
        <w:r w:rsidR="00066B59" w:rsidDel="00E930C2">
          <w:delText xml:space="preserve">When combined, top candidates can be </w:delText>
        </w:r>
        <w:r w:rsidR="00484566" w:rsidDel="00E930C2">
          <w:delText>selected</w:delText>
        </w:r>
        <w:r w:rsidR="00066B59" w:rsidDel="00E930C2">
          <w:delText xml:space="preserve"> using a pareto front-like approach, and then manually inspected to determine which candidates should be selected for the next stage.</w:delText>
        </w:r>
      </w:del>
    </w:p>
    <w:p w14:paraId="1F81DED2" w14:textId="77777777" w:rsidR="00D20162" w:rsidRDefault="00D20162">
      <w:pPr>
        <w:spacing w:line="259" w:lineRule="auto"/>
        <w:jc w:val="left"/>
      </w:pPr>
      <w:r>
        <w:br w:type="page"/>
      </w:r>
    </w:p>
    <w:p w14:paraId="6A995B21" w14:textId="60A43BCE" w:rsidR="00B67AF6" w:rsidRDefault="00A40B4B" w:rsidP="00D20162">
      <w:pPr>
        <w:pStyle w:val="Heading1"/>
      </w:pPr>
      <w:r w:rsidRPr="00D20162">
        <w:lastRenderedPageBreak/>
        <w:t>Supplementary</w:t>
      </w:r>
      <w:r>
        <w:t xml:space="preserve"> dat</w:t>
      </w:r>
      <w:r w:rsidR="00E61F9F">
        <w:t>a</w:t>
      </w:r>
    </w:p>
    <w:p w14:paraId="17972D4C" w14:textId="148F4673" w:rsidR="00D20162" w:rsidRPr="00D20162" w:rsidRDefault="00D20162" w:rsidP="00E930C2">
      <w:pPr>
        <w:pStyle w:val="Heading2"/>
      </w:pPr>
      <w:r w:rsidRPr="00F8658C">
        <w:t xml:space="preserve">Table </w:t>
      </w:r>
      <w:r>
        <w:t>S1</w:t>
      </w:r>
    </w:p>
    <w:tbl>
      <w:tblPr>
        <w:tblW w:w="9708" w:type="dxa"/>
        <w:tblInd w:w="108" w:type="dxa"/>
        <w:tblLook w:val="04A0" w:firstRow="1" w:lastRow="0" w:firstColumn="1" w:lastColumn="0" w:noHBand="0" w:noVBand="1"/>
      </w:tblPr>
      <w:tblGrid>
        <w:gridCol w:w="1050"/>
        <w:gridCol w:w="830"/>
        <w:gridCol w:w="2488"/>
        <w:gridCol w:w="1780"/>
        <w:gridCol w:w="1780"/>
        <w:gridCol w:w="1780"/>
      </w:tblGrid>
      <w:tr w:rsidR="00550FD1" w:rsidRPr="00550FD1" w14:paraId="15CFABDA" w14:textId="77777777" w:rsidTr="00550FD1">
        <w:trPr>
          <w:trHeight w:val="319"/>
        </w:trPr>
        <w:tc>
          <w:tcPr>
            <w:tcW w:w="1050" w:type="dxa"/>
            <w:tcBorders>
              <w:top w:val="nil"/>
              <w:left w:val="nil"/>
              <w:bottom w:val="nil"/>
              <w:right w:val="nil"/>
            </w:tcBorders>
            <w:shd w:val="clear" w:color="auto" w:fill="auto"/>
            <w:noWrap/>
            <w:vAlign w:val="bottom"/>
            <w:hideMark/>
          </w:tcPr>
          <w:p w14:paraId="5EBEFA80"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830" w:type="dxa"/>
            <w:tcBorders>
              <w:top w:val="nil"/>
              <w:left w:val="nil"/>
              <w:bottom w:val="nil"/>
              <w:right w:val="nil"/>
            </w:tcBorders>
            <w:shd w:val="clear" w:color="auto" w:fill="auto"/>
            <w:noWrap/>
            <w:vAlign w:val="bottom"/>
            <w:hideMark/>
          </w:tcPr>
          <w:p w14:paraId="5F9CFAEE"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2488" w:type="dxa"/>
            <w:tcBorders>
              <w:top w:val="nil"/>
              <w:left w:val="nil"/>
              <w:bottom w:val="nil"/>
              <w:right w:val="nil"/>
            </w:tcBorders>
            <w:shd w:val="clear" w:color="auto" w:fill="auto"/>
            <w:noWrap/>
            <w:vAlign w:val="center"/>
            <w:hideMark/>
          </w:tcPr>
          <w:p w14:paraId="24537506" w14:textId="77777777" w:rsidR="00550FD1" w:rsidRPr="00550FD1" w:rsidRDefault="00550FD1" w:rsidP="00550FD1">
            <w:pPr>
              <w:spacing w:after="0" w:line="240" w:lineRule="auto"/>
              <w:jc w:val="left"/>
              <w:rPr>
                <w:rFonts w:ascii="Times New Roman" w:eastAsia="Times New Roman" w:hAnsi="Times New Roman" w:cs="Times New Roman"/>
                <w:sz w:val="20"/>
                <w:szCs w:val="20"/>
                <w:lang w:val="en-US"/>
              </w:rPr>
            </w:pP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30BD249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1780" w:type="dxa"/>
            <w:tcBorders>
              <w:top w:val="single" w:sz="8" w:space="0" w:color="auto"/>
              <w:left w:val="nil"/>
              <w:bottom w:val="nil"/>
              <w:right w:val="single" w:sz="8" w:space="0" w:color="auto"/>
            </w:tcBorders>
            <w:shd w:val="clear" w:color="auto" w:fill="auto"/>
            <w:noWrap/>
            <w:vAlign w:val="center"/>
            <w:hideMark/>
          </w:tcPr>
          <w:p w14:paraId="6332BF8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1780" w:type="dxa"/>
            <w:tcBorders>
              <w:top w:val="single" w:sz="8" w:space="0" w:color="auto"/>
              <w:left w:val="nil"/>
              <w:bottom w:val="nil"/>
              <w:right w:val="single" w:sz="8" w:space="0" w:color="auto"/>
            </w:tcBorders>
            <w:shd w:val="clear" w:color="auto" w:fill="auto"/>
            <w:noWrap/>
            <w:vAlign w:val="center"/>
            <w:hideMark/>
          </w:tcPr>
          <w:p w14:paraId="2CE9863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23EDEF90" w14:textId="77777777" w:rsidTr="00550FD1">
        <w:trPr>
          <w:trHeight w:val="304"/>
        </w:trPr>
        <w:tc>
          <w:tcPr>
            <w:tcW w:w="10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008DE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ddle down</w:t>
            </w:r>
          </w:p>
        </w:tc>
        <w:tc>
          <w:tcPr>
            <w:tcW w:w="8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51C51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1</w:t>
            </w:r>
          </w:p>
        </w:tc>
        <w:tc>
          <w:tcPr>
            <w:tcW w:w="2488" w:type="dxa"/>
            <w:tcBorders>
              <w:top w:val="single" w:sz="8" w:space="0" w:color="auto"/>
              <w:left w:val="nil"/>
              <w:bottom w:val="nil"/>
              <w:right w:val="nil"/>
            </w:tcBorders>
            <w:shd w:val="clear" w:color="000000" w:fill="F2F2F2"/>
            <w:noWrap/>
            <w:vAlign w:val="center"/>
            <w:hideMark/>
          </w:tcPr>
          <w:p w14:paraId="3F02F73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single" w:sz="8" w:space="0" w:color="auto"/>
              <w:left w:val="single" w:sz="8" w:space="0" w:color="auto"/>
              <w:bottom w:val="nil"/>
              <w:right w:val="single" w:sz="8" w:space="0" w:color="auto"/>
            </w:tcBorders>
            <w:shd w:val="clear" w:color="000000" w:fill="F2F2F2"/>
            <w:noWrap/>
            <w:vAlign w:val="center"/>
            <w:hideMark/>
          </w:tcPr>
          <w:p w14:paraId="6FD20BF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9</w:t>
            </w:r>
          </w:p>
        </w:tc>
        <w:tc>
          <w:tcPr>
            <w:tcW w:w="1780" w:type="dxa"/>
            <w:tcBorders>
              <w:top w:val="single" w:sz="8" w:space="0" w:color="auto"/>
              <w:left w:val="nil"/>
              <w:bottom w:val="nil"/>
              <w:right w:val="single" w:sz="8" w:space="0" w:color="auto"/>
            </w:tcBorders>
            <w:shd w:val="clear" w:color="000000" w:fill="F2F2F2"/>
            <w:noWrap/>
            <w:vAlign w:val="center"/>
            <w:hideMark/>
          </w:tcPr>
          <w:p w14:paraId="6821AB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w:t>
            </w:r>
          </w:p>
        </w:tc>
        <w:tc>
          <w:tcPr>
            <w:tcW w:w="1780" w:type="dxa"/>
            <w:tcBorders>
              <w:top w:val="single" w:sz="8" w:space="0" w:color="auto"/>
              <w:left w:val="nil"/>
              <w:bottom w:val="nil"/>
              <w:right w:val="single" w:sz="8" w:space="0" w:color="auto"/>
            </w:tcBorders>
            <w:shd w:val="clear" w:color="000000" w:fill="F2F2F2"/>
            <w:noWrap/>
            <w:vAlign w:val="center"/>
            <w:hideMark/>
          </w:tcPr>
          <w:p w14:paraId="6EB153E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40026996"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7A0C24FA"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3EF37777"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1D3AF8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7A65EC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333CB1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5</w:t>
            </w:r>
          </w:p>
        </w:tc>
        <w:tc>
          <w:tcPr>
            <w:tcW w:w="1780" w:type="dxa"/>
            <w:tcBorders>
              <w:top w:val="nil"/>
              <w:left w:val="nil"/>
              <w:bottom w:val="nil"/>
              <w:right w:val="single" w:sz="8" w:space="0" w:color="auto"/>
            </w:tcBorders>
            <w:shd w:val="clear" w:color="auto" w:fill="auto"/>
            <w:noWrap/>
            <w:vAlign w:val="center"/>
            <w:hideMark/>
          </w:tcPr>
          <w:p w14:paraId="3A7545C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08410617"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799833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174BF27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7A22B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elected mass (Da)</w:t>
            </w:r>
          </w:p>
        </w:tc>
        <w:tc>
          <w:tcPr>
            <w:tcW w:w="1780" w:type="dxa"/>
            <w:tcBorders>
              <w:top w:val="nil"/>
              <w:left w:val="single" w:sz="8" w:space="0" w:color="auto"/>
              <w:bottom w:val="nil"/>
              <w:right w:val="single" w:sz="8" w:space="0" w:color="auto"/>
            </w:tcBorders>
            <w:shd w:val="clear" w:color="000000" w:fill="F2F2F2"/>
            <w:noWrap/>
            <w:vAlign w:val="center"/>
            <w:hideMark/>
          </w:tcPr>
          <w:p w14:paraId="035F5D0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2.28</w:t>
            </w:r>
          </w:p>
        </w:tc>
        <w:tc>
          <w:tcPr>
            <w:tcW w:w="1780" w:type="dxa"/>
            <w:tcBorders>
              <w:top w:val="nil"/>
              <w:left w:val="nil"/>
              <w:bottom w:val="nil"/>
              <w:right w:val="single" w:sz="8" w:space="0" w:color="auto"/>
            </w:tcBorders>
            <w:shd w:val="clear" w:color="000000" w:fill="F2F2F2"/>
            <w:noWrap/>
            <w:vAlign w:val="center"/>
            <w:hideMark/>
          </w:tcPr>
          <w:p w14:paraId="7C809CC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53.18</w:t>
            </w:r>
          </w:p>
        </w:tc>
        <w:tc>
          <w:tcPr>
            <w:tcW w:w="1780" w:type="dxa"/>
            <w:tcBorders>
              <w:top w:val="nil"/>
              <w:left w:val="nil"/>
              <w:bottom w:val="nil"/>
              <w:right w:val="single" w:sz="8" w:space="0" w:color="auto"/>
            </w:tcBorders>
            <w:shd w:val="clear" w:color="000000" w:fill="F2F2F2"/>
            <w:noWrap/>
            <w:vAlign w:val="center"/>
            <w:hideMark/>
          </w:tcPr>
          <w:p w14:paraId="6D0C34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811.17</w:t>
            </w:r>
          </w:p>
        </w:tc>
      </w:tr>
      <w:tr w:rsidR="00550FD1" w:rsidRPr="00550FD1" w14:paraId="1A150B80"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193460B"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single" w:sz="8" w:space="0" w:color="auto"/>
              <w:left w:val="single" w:sz="8" w:space="0" w:color="auto"/>
              <w:bottom w:val="single" w:sz="8" w:space="0" w:color="000000"/>
              <w:right w:val="single" w:sz="8" w:space="0" w:color="auto"/>
            </w:tcBorders>
            <w:vAlign w:val="center"/>
            <w:hideMark/>
          </w:tcPr>
          <w:p w14:paraId="49F2FBD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09B4843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arget mass delta (Da)</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6D41A173" w14:textId="3A0F20E1"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6</w:t>
            </w:r>
            <w:r w:rsidR="0095227C">
              <w:rPr>
                <w:rFonts w:eastAsia="Times New Roman"/>
                <w:color w:val="000000"/>
                <w:lang w:val="en-US"/>
              </w:rPr>
              <w:t xml:space="preserve"> (26.5 PPM)</w:t>
            </w:r>
          </w:p>
        </w:tc>
        <w:tc>
          <w:tcPr>
            <w:tcW w:w="1780" w:type="dxa"/>
            <w:tcBorders>
              <w:top w:val="nil"/>
              <w:left w:val="nil"/>
              <w:bottom w:val="single" w:sz="8" w:space="0" w:color="auto"/>
              <w:right w:val="single" w:sz="8" w:space="0" w:color="auto"/>
            </w:tcBorders>
            <w:shd w:val="clear" w:color="auto" w:fill="auto"/>
            <w:noWrap/>
            <w:vAlign w:val="center"/>
            <w:hideMark/>
          </w:tcPr>
          <w:p w14:paraId="09DBA6B3" w14:textId="70D7278D"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0.3</w:t>
            </w:r>
            <w:r w:rsidR="0095227C">
              <w:rPr>
                <w:rFonts w:eastAsia="Times New Roman"/>
                <w:color w:val="000000"/>
                <w:lang w:val="en-US"/>
              </w:rPr>
              <w:t xml:space="preserve"> (10.8 PPM)</w:t>
            </w:r>
          </w:p>
        </w:tc>
        <w:tc>
          <w:tcPr>
            <w:tcW w:w="1780" w:type="dxa"/>
            <w:tcBorders>
              <w:top w:val="nil"/>
              <w:left w:val="nil"/>
              <w:bottom w:val="single" w:sz="8" w:space="0" w:color="auto"/>
              <w:right w:val="single" w:sz="8" w:space="0" w:color="auto"/>
            </w:tcBorders>
            <w:shd w:val="clear" w:color="auto" w:fill="auto"/>
            <w:noWrap/>
            <w:vAlign w:val="center"/>
            <w:hideMark/>
          </w:tcPr>
          <w:p w14:paraId="4A96E67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A</w:t>
            </w:r>
          </w:p>
        </w:tc>
      </w:tr>
      <w:tr w:rsidR="00550FD1" w:rsidRPr="00550FD1" w14:paraId="7470013B"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3466E8EB" w14:textId="77777777" w:rsidR="00550FD1" w:rsidRPr="00550FD1" w:rsidRDefault="00550FD1" w:rsidP="00550FD1">
            <w:pPr>
              <w:spacing w:after="0" w:line="240" w:lineRule="auto"/>
              <w:jc w:val="left"/>
              <w:rPr>
                <w:rFonts w:eastAsia="Times New Roman"/>
                <w:color w:val="000000"/>
                <w:lang w:val="en-US"/>
              </w:rPr>
            </w:pPr>
          </w:p>
        </w:tc>
        <w:tc>
          <w:tcPr>
            <w:tcW w:w="8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025AC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S2</w:t>
            </w:r>
          </w:p>
        </w:tc>
        <w:tc>
          <w:tcPr>
            <w:tcW w:w="2488" w:type="dxa"/>
            <w:tcBorders>
              <w:top w:val="nil"/>
              <w:left w:val="nil"/>
              <w:bottom w:val="nil"/>
              <w:right w:val="nil"/>
            </w:tcBorders>
            <w:shd w:val="clear" w:color="000000" w:fill="F2F2F2"/>
            <w:noWrap/>
            <w:vAlign w:val="center"/>
            <w:hideMark/>
          </w:tcPr>
          <w:p w14:paraId="54619B9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start (min)</w:t>
            </w:r>
          </w:p>
        </w:tc>
        <w:tc>
          <w:tcPr>
            <w:tcW w:w="1780" w:type="dxa"/>
            <w:tcBorders>
              <w:top w:val="nil"/>
              <w:left w:val="single" w:sz="8" w:space="0" w:color="auto"/>
              <w:bottom w:val="nil"/>
              <w:right w:val="single" w:sz="8" w:space="0" w:color="auto"/>
            </w:tcBorders>
            <w:shd w:val="clear" w:color="000000" w:fill="F2F2F2"/>
            <w:noWrap/>
            <w:vAlign w:val="center"/>
            <w:hideMark/>
          </w:tcPr>
          <w:p w14:paraId="3F9A260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8</w:t>
            </w:r>
          </w:p>
        </w:tc>
        <w:tc>
          <w:tcPr>
            <w:tcW w:w="1780" w:type="dxa"/>
            <w:tcBorders>
              <w:top w:val="nil"/>
              <w:left w:val="nil"/>
              <w:bottom w:val="nil"/>
              <w:right w:val="single" w:sz="8" w:space="0" w:color="auto"/>
            </w:tcBorders>
            <w:shd w:val="clear" w:color="000000" w:fill="F2F2F2"/>
            <w:noWrap/>
            <w:vAlign w:val="center"/>
            <w:hideMark/>
          </w:tcPr>
          <w:p w14:paraId="17B29DC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5</w:t>
            </w:r>
          </w:p>
        </w:tc>
        <w:tc>
          <w:tcPr>
            <w:tcW w:w="1780" w:type="dxa"/>
            <w:tcBorders>
              <w:top w:val="nil"/>
              <w:left w:val="nil"/>
              <w:bottom w:val="nil"/>
              <w:right w:val="single" w:sz="8" w:space="0" w:color="auto"/>
            </w:tcBorders>
            <w:shd w:val="clear" w:color="000000" w:fill="F2F2F2"/>
            <w:noWrap/>
            <w:vAlign w:val="center"/>
            <w:hideMark/>
          </w:tcPr>
          <w:p w14:paraId="3A5BF26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3</w:t>
            </w:r>
          </w:p>
        </w:tc>
      </w:tr>
      <w:tr w:rsidR="00550FD1" w:rsidRPr="00550FD1" w14:paraId="3A9AE857" w14:textId="77777777" w:rsidTr="00E930C2">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07EC3923"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0C589B35"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auto" w:fill="auto"/>
            <w:noWrap/>
            <w:vAlign w:val="center"/>
            <w:hideMark/>
          </w:tcPr>
          <w:p w14:paraId="3E46E92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RT window end (min)</w:t>
            </w:r>
          </w:p>
        </w:tc>
        <w:tc>
          <w:tcPr>
            <w:tcW w:w="1780" w:type="dxa"/>
            <w:tcBorders>
              <w:top w:val="nil"/>
              <w:left w:val="single" w:sz="8" w:space="0" w:color="auto"/>
              <w:bottom w:val="nil"/>
              <w:right w:val="single" w:sz="8" w:space="0" w:color="auto"/>
            </w:tcBorders>
            <w:shd w:val="clear" w:color="auto" w:fill="auto"/>
            <w:noWrap/>
            <w:vAlign w:val="center"/>
            <w:hideMark/>
          </w:tcPr>
          <w:p w14:paraId="416BD0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6037A71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3.4</w:t>
            </w:r>
          </w:p>
        </w:tc>
        <w:tc>
          <w:tcPr>
            <w:tcW w:w="1780" w:type="dxa"/>
            <w:tcBorders>
              <w:top w:val="nil"/>
              <w:left w:val="nil"/>
              <w:bottom w:val="nil"/>
              <w:right w:val="single" w:sz="8" w:space="0" w:color="auto"/>
            </w:tcBorders>
            <w:shd w:val="clear" w:color="auto" w:fill="auto"/>
            <w:noWrap/>
            <w:vAlign w:val="center"/>
            <w:hideMark/>
          </w:tcPr>
          <w:p w14:paraId="5212E9A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1.6</w:t>
            </w:r>
          </w:p>
        </w:tc>
      </w:tr>
      <w:tr w:rsidR="00550FD1" w:rsidRPr="00550FD1" w14:paraId="28971484" w14:textId="77777777" w:rsidTr="00550FD1">
        <w:trPr>
          <w:trHeight w:val="304"/>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63D01351"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4081EFBB"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nil"/>
            </w:tcBorders>
            <w:shd w:val="clear" w:color="000000" w:fill="F2F2F2"/>
            <w:noWrap/>
            <w:vAlign w:val="center"/>
            <w:hideMark/>
          </w:tcPr>
          <w:p w14:paraId="53D6A29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aks</w:t>
            </w:r>
          </w:p>
        </w:tc>
        <w:tc>
          <w:tcPr>
            <w:tcW w:w="1780" w:type="dxa"/>
            <w:tcBorders>
              <w:top w:val="nil"/>
              <w:left w:val="single" w:sz="8" w:space="0" w:color="auto"/>
              <w:bottom w:val="nil"/>
              <w:right w:val="single" w:sz="8" w:space="0" w:color="auto"/>
            </w:tcBorders>
            <w:shd w:val="clear" w:color="000000" w:fill="F2F2F2"/>
            <w:noWrap/>
            <w:vAlign w:val="center"/>
            <w:hideMark/>
          </w:tcPr>
          <w:p w14:paraId="6C28438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19</w:t>
            </w:r>
          </w:p>
        </w:tc>
        <w:tc>
          <w:tcPr>
            <w:tcW w:w="1780" w:type="dxa"/>
            <w:tcBorders>
              <w:top w:val="nil"/>
              <w:left w:val="nil"/>
              <w:bottom w:val="nil"/>
              <w:right w:val="single" w:sz="8" w:space="0" w:color="auto"/>
            </w:tcBorders>
            <w:shd w:val="clear" w:color="000000" w:fill="F2F2F2"/>
            <w:noWrap/>
            <w:vAlign w:val="center"/>
            <w:hideMark/>
          </w:tcPr>
          <w:p w14:paraId="5FB3BFF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65</w:t>
            </w:r>
          </w:p>
        </w:tc>
        <w:tc>
          <w:tcPr>
            <w:tcW w:w="1780" w:type="dxa"/>
            <w:tcBorders>
              <w:top w:val="nil"/>
              <w:left w:val="nil"/>
              <w:bottom w:val="nil"/>
              <w:right w:val="single" w:sz="8" w:space="0" w:color="auto"/>
            </w:tcBorders>
            <w:shd w:val="clear" w:color="000000" w:fill="F2F2F2"/>
            <w:noWrap/>
            <w:vAlign w:val="center"/>
            <w:hideMark/>
          </w:tcPr>
          <w:p w14:paraId="0DD7BDC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69</w:t>
            </w:r>
          </w:p>
        </w:tc>
      </w:tr>
      <w:tr w:rsidR="00550FD1" w:rsidRPr="00550FD1" w14:paraId="10B1453D" w14:textId="77777777" w:rsidTr="00E930C2">
        <w:trPr>
          <w:trHeight w:val="319"/>
        </w:trPr>
        <w:tc>
          <w:tcPr>
            <w:tcW w:w="1050" w:type="dxa"/>
            <w:vMerge/>
            <w:tcBorders>
              <w:top w:val="single" w:sz="8" w:space="0" w:color="auto"/>
              <w:left w:val="single" w:sz="8" w:space="0" w:color="auto"/>
              <w:bottom w:val="single" w:sz="8" w:space="0" w:color="000000"/>
              <w:right w:val="single" w:sz="8" w:space="0" w:color="auto"/>
            </w:tcBorders>
            <w:vAlign w:val="center"/>
            <w:hideMark/>
          </w:tcPr>
          <w:p w14:paraId="46FAD469" w14:textId="77777777" w:rsidR="00550FD1" w:rsidRPr="00550FD1" w:rsidRDefault="00550FD1" w:rsidP="00550FD1">
            <w:pPr>
              <w:spacing w:after="0" w:line="240" w:lineRule="auto"/>
              <w:jc w:val="left"/>
              <w:rPr>
                <w:rFonts w:eastAsia="Times New Roman"/>
                <w:color w:val="000000"/>
                <w:lang w:val="en-US"/>
              </w:rPr>
            </w:pPr>
          </w:p>
        </w:tc>
        <w:tc>
          <w:tcPr>
            <w:tcW w:w="830" w:type="dxa"/>
            <w:vMerge/>
            <w:tcBorders>
              <w:top w:val="nil"/>
              <w:left w:val="single" w:sz="8" w:space="0" w:color="auto"/>
              <w:bottom w:val="single" w:sz="8" w:space="0" w:color="000000"/>
              <w:right w:val="single" w:sz="8" w:space="0" w:color="auto"/>
            </w:tcBorders>
            <w:vAlign w:val="center"/>
            <w:hideMark/>
          </w:tcPr>
          <w:p w14:paraId="1FB38C6D"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nil"/>
            </w:tcBorders>
            <w:shd w:val="clear" w:color="auto" w:fill="auto"/>
            <w:noWrap/>
            <w:vAlign w:val="center"/>
            <w:hideMark/>
          </w:tcPr>
          <w:p w14:paraId="461EE1A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averaged scans</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29C2A18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1</w:t>
            </w:r>
          </w:p>
        </w:tc>
        <w:tc>
          <w:tcPr>
            <w:tcW w:w="1780" w:type="dxa"/>
            <w:tcBorders>
              <w:top w:val="nil"/>
              <w:left w:val="nil"/>
              <w:bottom w:val="single" w:sz="8" w:space="0" w:color="auto"/>
              <w:right w:val="single" w:sz="8" w:space="0" w:color="auto"/>
            </w:tcBorders>
            <w:shd w:val="clear" w:color="auto" w:fill="auto"/>
            <w:noWrap/>
            <w:vAlign w:val="center"/>
            <w:hideMark/>
          </w:tcPr>
          <w:p w14:paraId="2ABB68D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2</w:t>
            </w:r>
          </w:p>
        </w:tc>
        <w:tc>
          <w:tcPr>
            <w:tcW w:w="1780" w:type="dxa"/>
            <w:tcBorders>
              <w:top w:val="nil"/>
              <w:left w:val="nil"/>
              <w:bottom w:val="single" w:sz="8" w:space="0" w:color="auto"/>
              <w:right w:val="single" w:sz="8" w:space="0" w:color="auto"/>
            </w:tcBorders>
            <w:shd w:val="clear" w:color="auto" w:fill="auto"/>
            <w:noWrap/>
            <w:vAlign w:val="center"/>
            <w:hideMark/>
          </w:tcPr>
          <w:p w14:paraId="72B123A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w:t>
            </w:r>
          </w:p>
        </w:tc>
      </w:tr>
      <w:tr w:rsidR="00550FD1" w:rsidRPr="00550FD1" w14:paraId="48348D41" w14:textId="77777777" w:rsidTr="00550FD1">
        <w:trPr>
          <w:trHeight w:val="304"/>
        </w:trPr>
        <w:tc>
          <w:tcPr>
            <w:tcW w:w="188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BB9F5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Bottom up</w:t>
            </w:r>
          </w:p>
        </w:tc>
        <w:tc>
          <w:tcPr>
            <w:tcW w:w="2488" w:type="dxa"/>
            <w:tcBorders>
              <w:top w:val="nil"/>
              <w:left w:val="nil"/>
              <w:bottom w:val="nil"/>
              <w:right w:val="single" w:sz="8" w:space="0" w:color="auto"/>
            </w:tcBorders>
            <w:shd w:val="clear" w:color="000000" w:fill="F2F2F2"/>
            <w:noWrap/>
            <w:vAlign w:val="center"/>
            <w:hideMark/>
          </w:tcPr>
          <w:p w14:paraId="281E2F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raw files</w:t>
            </w:r>
          </w:p>
        </w:tc>
        <w:tc>
          <w:tcPr>
            <w:tcW w:w="1780" w:type="dxa"/>
            <w:tcBorders>
              <w:top w:val="nil"/>
              <w:left w:val="nil"/>
              <w:bottom w:val="nil"/>
              <w:right w:val="single" w:sz="8" w:space="0" w:color="auto"/>
            </w:tcBorders>
            <w:shd w:val="clear" w:color="000000" w:fill="F2F2F2"/>
            <w:noWrap/>
            <w:vAlign w:val="center"/>
            <w:hideMark/>
          </w:tcPr>
          <w:p w14:paraId="291F2C6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1780" w:type="dxa"/>
            <w:tcBorders>
              <w:top w:val="nil"/>
              <w:left w:val="nil"/>
              <w:bottom w:val="nil"/>
              <w:right w:val="single" w:sz="8" w:space="0" w:color="auto"/>
            </w:tcBorders>
            <w:shd w:val="clear" w:color="000000" w:fill="F2F2F2"/>
            <w:noWrap/>
            <w:vAlign w:val="center"/>
            <w:hideMark/>
          </w:tcPr>
          <w:p w14:paraId="2BF6E2E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1780" w:type="dxa"/>
            <w:tcBorders>
              <w:top w:val="nil"/>
              <w:left w:val="nil"/>
              <w:bottom w:val="nil"/>
              <w:right w:val="single" w:sz="8" w:space="0" w:color="auto"/>
            </w:tcBorders>
            <w:shd w:val="clear" w:color="000000" w:fill="F2F2F2"/>
            <w:noWrap/>
            <w:vAlign w:val="center"/>
            <w:hideMark/>
          </w:tcPr>
          <w:p w14:paraId="396A90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r>
      <w:tr w:rsidR="00550FD1" w:rsidRPr="00550FD1" w14:paraId="42BED04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31BCBA9"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7C60CC1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1</w:t>
            </w:r>
          </w:p>
        </w:tc>
        <w:tc>
          <w:tcPr>
            <w:tcW w:w="1780" w:type="dxa"/>
            <w:tcBorders>
              <w:top w:val="nil"/>
              <w:left w:val="nil"/>
              <w:bottom w:val="nil"/>
              <w:right w:val="single" w:sz="8" w:space="0" w:color="auto"/>
            </w:tcBorders>
            <w:shd w:val="clear" w:color="auto" w:fill="auto"/>
            <w:noWrap/>
            <w:vAlign w:val="center"/>
            <w:hideMark/>
          </w:tcPr>
          <w:p w14:paraId="288262F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2D1AE0F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c>
          <w:tcPr>
            <w:tcW w:w="1780" w:type="dxa"/>
            <w:tcBorders>
              <w:top w:val="nil"/>
              <w:left w:val="nil"/>
              <w:bottom w:val="nil"/>
              <w:right w:val="single" w:sz="8" w:space="0" w:color="auto"/>
            </w:tcBorders>
            <w:shd w:val="clear" w:color="auto" w:fill="auto"/>
            <w:noWrap/>
            <w:vAlign w:val="center"/>
            <w:hideMark/>
          </w:tcPr>
          <w:p w14:paraId="7B3531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rypsin</w:t>
            </w:r>
          </w:p>
        </w:tc>
      </w:tr>
      <w:tr w:rsidR="00550FD1" w:rsidRPr="00550FD1" w14:paraId="37F82497"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2D48E9F8"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61448F1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2</w:t>
            </w:r>
          </w:p>
        </w:tc>
        <w:tc>
          <w:tcPr>
            <w:tcW w:w="1780" w:type="dxa"/>
            <w:tcBorders>
              <w:top w:val="nil"/>
              <w:left w:val="nil"/>
              <w:bottom w:val="nil"/>
              <w:right w:val="single" w:sz="8" w:space="0" w:color="auto"/>
            </w:tcBorders>
            <w:shd w:val="clear" w:color="000000" w:fill="F2F2F2"/>
            <w:noWrap/>
            <w:vAlign w:val="center"/>
            <w:hideMark/>
          </w:tcPr>
          <w:p w14:paraId="1E31F71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7DE1EF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c>
          <w:tcPr>
            <w:tcW w:w="1780" w:type="dxa"/>
            <w:tcBorders>
              <w:top w:val="nil"/>
              <w:left w:val="nil"/>
              <w:bottom w:val="nil"/>
              <w:right w:val="single" w:sz="8" w:space="0" w:color="auto"/>
            </w:tcBorders>
            <w:shd w:val="clear" w:color="000000" w:fill="F2F2F2"/>
            <w:noWrap/>
            <w:vAlign w:val="center"/>
            <w:hideMark/>
          </w:tcPr>
          <w:p w14:paraId="5FA42A5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ymotrypsin</w:t>
            </w:r>
          </w:p>
        </w:tc>
      </w:tr>
      <w:tr w:rsidR="00550FD1" w:rsidRPr="00550FD1" w14:paraId="3BF13EE6" w14:textId="77777777" w:rsidTr="00E930C2">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45A0936A"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auto" w:fill="auto"/>
            <w:noWrap/>
            <w:vAlign w:val="center"/>
            <w:hideMark/>
          </w:tcPr>
          <w:p w14:paraId="3C442C3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3</w:t>
            </w:r>
          </w:p>
        </w:tc>
        <w:tc>
          <w:tcPr>
            <w:tcW w:w="1780" w:type="dxa"/>
            <w:tcBorders>
              <w:top w:val="nil"/>
              <w:left w:val="nil"/>
              <w:bottom w:val="nil"/>
              <w:right w:val="single" w:sz="8" w:space="0" w:color="auto"/>
            </w:tcBorders>
            <w:shd w:val="clear" w:color="auto" w:fill="auto"/>
            <w:noWrap/>
            <w:vAlign w:val="center"/>
            <w:hideMark/>
          </w:tcPr>
          <w:p w14:paraId="1E600FB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6648D1D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c>
          <w:tcPr>
            <w:tcW w:w="1780" w:type="dxa"/>
            <w:tcBorders>
              <w:top w:val="nil"/>
              <w:left w:val="nil"/>
              <w:bottom w:val="nil"/>
              <w:right w:val="single" w:sz="8" w:space="0" w:color="auto"/>
            </w:tcBorders>
            <w:shd w:val="clear" w:color="auto" w:fill="auto"/>
            <w:noWrap/>
            <w:vAlign w:val="center"/>
            <w:hideMark/>
          </w:tcPr>
          <w:p w14:paraId="12A76C4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Thermolysin</w:t>
            </w:r>
          </w:p>
        </w:tc>
      </w:tr>
      <w:tr w:rsidR="00550FD1" w:rsidRPr="00550FD1" w14:paraId="4C331FD9" w14:textId="77777777" w:rsidTr="00550FD1">
        <w:trPr>
          <w:trHeight w:val="304"/>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3106E15C"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nil"/>
              <w:right w:val="single" w:sz="8" w:space="0" w:color="auto"/>
            </w:tcBorders>
            <w:shd w:val="clear" w:color="000000" w:fill="F2F2F2"/>
            <w:noWrap/>
            <w:vAlign w:val="center"/>
            <w:hideMark/>
          </w:tcPr>
          <w:p w14:paraId="70005E2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rotease 4</w:t>
            </w:r>
          </w:p>
        </w:tc>
        <w:tc>
          <w:tcPr>
            <w:tcW w:w="1780" w:type="dxa"/>
            <w:tcBorders>
              <w:top w:val="nil"/>
              <w:left w:val="nil"/>
              <w:bottom w:val="nil"/>
              <w:right w:val="single" w:sz="8" w:space="0" w:color="auto"/>
            </w:tcBorders>
            <w:shd w:val="clear" w:color="000000" w:fill="F2F2F2"/>
            <w:noWrap/>
            <w:vAlign w:val="center"/>
            <w:hideMark/>
          </w:tcPr>
          <w:p w14:paraId="59293FA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1E7B03B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Elastase</w:t>
            </w:r>
          </w:p>
        </w:tc>
        <w:tc>
          <w:tcPr>
            <w:tcW w:w="1780" w:type="dxa"/>
            <w:tcBorders>
              <w:top w:val="nil"/>
              <w:left w:val="nil"/>
              <w:bottom w:val="nil"/>
              <w:right w:val="single" w:sz="8" w:space="0" w:color="auto"/>
            </w:tcBorders>
            <w:shd w:val="clear" w:color="000000" w:fill="F2F2F2"/>
            <w:noWrap/>
            <w:vAlign w:val="center"/>
            <w:hideMark/>
          </w:tcPr>
          <w:p w14:paraId="70496EF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epsin</w:t>
            </w:r>
          </w:p>
        </w:tc>
      </w:tr>
      <w:tr w:rsidR="00550FD1" w:rsidRPr="00550FD1" w14:paraId="6474B1A5" w14:textId="77777777" w:rsidTr="00E930C2">
        <w:trPr>
          <w:trHeight w:val="319"/>
        </w:trPr>
        <w:tc>
          <w:tcPr>
            <w:tcW w:w="1880" w:type="dxa"/>
            <w:gridSpan w:val="2"/>
            <w:vMerge/>
            <w:tcBorders>
              <w:top w:val="single" w:sz="8" w:space="0" w:color="auto"/>
              <w:left w:val="single" w:sz="8" w:space="0" w:color="auto"/>
              <w:bottom w:val="single" w:sz="8" w:space="0" w:color="000000"/>
              <w:right w:val="single" w:sz="8" w:space="0" w:color="000000"/>
            </w:tcBorders>
            <w:vAlign w:val="center"/>
            <w:hideMark/>
          </w:tcPr>
          <w:p w14:paraId="60599621" w14:textId="77777777" w:rsidR="00550FD1" w:rsidRPr="00550FD1" w:rsidRDefault="00550FD1" w:rsidP="00550FD1">
            <w:pPr>
              <w:spacing w:after="0" w:line="240" w:lineRule="auto"/>
              <w:jc w:val="left"/>
              <w:rPr>
                <w:rFonts w:eastAsia="Times New Roman"/>
                <w:color w:val="000000"/>
                <w:lang w:val="en-US"/>
              </w:rPr>
            </w:pPr>
          </w:p>
        </w:tc>
        <w:tc>
          <w:tcPr>
            <w:tcW w:w="2488" w:type="dxa"/>
            <w:tcBorders>
              <w:top w:val="nil"/>
              <w:left w:val="nil"/>
              <w:bottom w:val="single" w:sz="8" w:space="0" w:color="auto"/>
              <w:right w:val="single" w:sz="8" w:space="0" w:color="auto"/>
            </w:tcBorders>
            <w:shd w:val="clear" w:color="auto" w:fill="auto"/>
            <w:noWrap/>
            <w:vAlign w:val="center"/>
            <w:hideMark/>
          </w:tcPr>
          <w:p w14:paraId="67E1691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No. Peptides</w:t>
            </w:r>
          </w:p>
        </w:tc>
        <w:tc>
          <w:tcPr>
            <w:tcW w:w="1780" w:type="dxa"/>
            <w:tcBorders>
              <w:top w:val="nil"/>
              <w:left w:val="nil"/>
              <w:bottom w:val="single" w:sz="8" w:space="0" w:color="auto"/>
              <w:right w:val="single" w:sz="8" w:space="0" w:color="auto"/>
            </w:tcBorders>
            <w:shd w:val="clear" w:color="auto" w:fill="auto"/>
            <w:noWrap/>
            <w:vAlign w:val="center"/>
            <w:hideMark/>
          </w:tcPr>
          <w:p w14:paraId="4D88C5C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000</w:t>
            </w:r>
          </w:p>
        </w:tc>
        <w:tc>
          <w:tcPr>
            <w:tcW w:w="1780" w:type="dxa"/>
            <w:tcBorders>
              <w:top w:val="nil"/>
              <w:left w:val="nil"/>
              <w:bottom w:val="single" w:sz="8" w:space="0" w:color="auto"/>
              <w:right w:val="single" w:sz="8" w:space="0" w:color="auto"/>
            </w:tcBorders>
            <w:shd w:val="clear" w:color="auto" w:fill="auto"/>
            <w:noWrap/>
            <w:vAlign w:val="center"/>
            <w:hideMark/>
          </w:tcPr>
          <w:p w14:paraId="131784B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7421</w:t>
            </w:r>
          </w:p>
        </w:tc>
        <w:tc>
          <w:tcPr>
            <w:tcW w:w="1780" w:type="dxa"/>
            <w:tcBorders>
              <w:top w:val="nil"/>
              <w:left w:val="nil"/>
              <w:bottom w:val="single" w:sz="8" w:space="0" w:color="auto"/>
              <w:right w:val="single" w:sz="8" w:space="0" w:color="auto"/>
            </w:tcBorders>
            <w:shd w:val="clear" w:color="auto" w:fill="auto"/>
            <w:noWrap/>
            <w:vAlign w:val="center"/>
            <w:hideMark/>
          </w:tcPr>
          <w:p w14:paraId="084BF14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5003</w:t>
            </w:r>
          </w:p>
        </w:tc>
      </w:tr>
    </w:tbl>
    <w:p w14:paraId="4DAC076D" w14:textId="77777777" w:rsidR="00477127" w:rsidRDefault="00477127">
      <w:pPr>
        <w:spacing w:line="259" w:lineRule="auto"/>
        <w:jc w:val="left"/>
        <w:rPr>
          <w:b/>
        </w:rPr>
      </w:pPr>
    </w:p>
    <w:p w14:paraId="44D17AF1" w14:textId="7383C511" w:rsidR="00D20162" w:rsidRDefault="00477127" w:rsidP="00E930C2">
      <w:pPr>
        <w:pStyle w:val="Heading3"/>
      </w:pPr>
      <w:r w:rsidRPr="00F8658C">
        <w:t xml:space="preserve">Overview of input </w:t>
      </w:r>
      <w:commentRangeStart w:id="38"/>
      <w:r w:rsidRPr="00F8658C">
        <w:t>data</w:t>
      </w:r>
      <w:commentRangeEnd w:id="38"/>
      <w:r>
        <w:rPr>
          <w:rStyle w:val="CommentReference"/>
        </w:rPr>
        <w:commentReference w:id="38"/>
      </w:r>
    </w:p>
    <w:p w14:paraId="7469BA60" w14:textId="54867208" w:rsidR="009C6CF2" w:rsidRDefault="00A83491" w:rsidP="00E930C2">
      <w:pPr>
        <w:rPr>
          <w:noProof/>
        </w:rPr>
      </w:pPr>
      <w:r>
        <w:t>Middle-down: The MS1 section shows the retention time window over which MS1 scans were averaged before deconvolution to obtain the target precursor mass, the selected mass, and the deviation of that selected mass from the known target mass. The MS2 section shows the retention time window over which MS2 scans were averaged before deconvolution to obtain the fragment masses, how many scans were averaged to achieve, and how many fragment masses were obtained. Bottom-up: The bottom-up section of the table shows the number of raw files that were used as input, which proteases were used for digestion and the number of peptides that resulted from de novo peptide sequencing using PEAKS.</w:t>
      </w:r>
      <w:r w:rsidR="009C6CF2">
        <w:rPr>
          <w:noProof/>
        </w:rPr>
        <w:br w:type="page"/>
      </w:r>
    </w:p>
    <w:p w14:paraId="505FE5F8" w14:textId="77777777" w:rsidR="00D20162" w:rsidRPr="00E930C2" w:rsidRDefault="00D20162" w:rsidP="00D20162">
      <w:pPr>
        <w:pStyle w:val="Heading2"/>
        <w:rPr>
          <w:rStyle w:val="Heading2Char"/>
          <w:rFonts w:eastAsiaTheme="minorHAnsi"/>
          <w:b/>
          <w:bCs/>
        </w:rPr>
      </w:pPr>
      <w:r w:rsidRPr="00E930C2">
        <w:rPr>
          <w:rStyle w:val="Heading2Char"/>
          <w:rFonts w:eastAsiaTheme="minorHAnsi"/>
          <w:b/>
          <w:bCs/>
        </w:rPr>
        <w:lastRenderedPageBreak/>
        <w:t xml:space="preserve">Figure S2 </w:t>
      </w:r>
    </w:p>
    <w:p w14:paraId="171FE6FE" w14:textId="0A8FF969" w:rsidR="009C6CF2" w:rsidRDefault="009C6CF2" w:rsidP="00D20162">
      <w:r>
        <w:rPr>
          <w:noProof/>
          <w:lang w:val="en-US"/>
        </w:rPr>
        <w:drawing>
          <wp:inline distT="0" distB="0" distL="0" distR="0" wp14:anchorId="5814DA00" wp14:editId="32FC28C3">
            <wp:extent cx="5934456" cy="3191256"/>
            <wp:effectExtent l="0" t="0" r="0" b="0"/>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4456" cy="3191256"/>
                    </a:xfrm>
                    <a:prstGeom prst="rect">
                      <a:avLst/>
                    </a:prstGeom>
                  </pic:spPr>
                </pic:pic>
              </a:graphicData>
            </a:graphic>
          </wp:inline>
        </w:drawing>
      </w:r>
    </w:p>
    <w:p w14:paraId="5C7CAF66" w14:textId="053744D5" w:rsidR="00D20162" w:rsidRPr="00D20162" w:rsidRDefault="000F56C7" w:rsidP="00E930C2">
      <w:pPr>
        <w:pStyle w:val="Heading3"/>
      </w:pPr>
      <w:r w:rsidRPr="00D20162">
        <w:t xml:space="preserve">Schematic of the </w:t>
      </w:r>
      <w:r w:rsidRPr="00D20162">
        <w:rPr>
          <w:rStyle w:val="Heading2Char"/>
          <w:rFonts w:eastAsiaTheme="minorHAnsi"/>
          <w:b/>
          <w:bCs/>
        </w:rPr>
        <w:t>s</w:t>
      </w:r>
      <w:r w:rsidR="009C6CF2" w:rsidRPr="00D20162">
        <w:rPr>
          <w:rStyle w:val="Heading2Char"/>
          <w:rFonts w:eastAsiaTheme="minorHAnsi"/>
          <w:b/>
          <w:bCs/>
        </w:rPr>
        <w:t xml:space="preserve">liding window </w:t>
      </w:r>
      <w:r w:rsidRPr="00D20162">
        <w:rPr>
          <w:rStyle w:val="Heading2Char"/>
          <w:rFonts w:eastAsiaTheme="minorHAnsi"/>
          <w:b/>
          <w:bCs/>
        </w:rPr>
        <w:t>fragment matching algorithm</w:t>
      </w:r>
    </w:p>
    <w:p w14:paraId="3DED6A53" w14:textId="759AADA0" w:rsidR="009C6CF2" w:rsidRDefault="009C6CF2" w:rsidP="00E930C2">
      <w:r>
        <w:t xml:space="preserve">The sliding window fragment matching </w:t>
      </w:r>
      <w:r w:rsidR="000F56C7">
        <w:t xml:space="preserve">algorithm </w:t>
      </w:r>
      <w:r>
        <w:t xml:space="preserve">finds the optimum mass offset for </w:t>
      </w:r>
      <w:r w:rsidR="000F56C7">
        <w:t xml:space="preserve">an imperfect </w:t>
      </w:r>
      <w:r>
        <w:t>subsequence</w:t>
      </w:r>
      <w:r w:rsidR="000F56C7">
        <w:t xml:space="preserve"> for a given fragmentation spectrum</w:t>
      </w:r>
      <w:r>
        <w:t xml:space="preserve">. Theoretical fragments are generated at an approximate offset and shifted by a predefined increment (default: 0.01 Da) throughout a predefined range (default: starting position plus and minus 190 Da)). This enables error-tolerant scoring of subsequences, determination </w:t>
      </w:r>
      <w:r w:rsidR="000F56C7">
        <w:t xml:space="preserve">of </w:t>
      </w:r>
      <w:r>
        <w:t xml:space="preserve">the N- and C-terminal </w:t>
      </w:r>
      <w:r w:rsidR="000F56C7">
        <w:t>suffix masses</w:t>
      </w:r>
      <w:r>
        <w:t xml:space="preserve"> and offset from previous positions.</w:t>
      </w:r>
    </w:p>
    <w:p w14:paraId="4DE79639" w14:textId="5BDA702E" w:rsidR="009C6CF2" w:rsidRDefault="009C6CF2">
      <w:pPr>
        <w:spacing w:line="259" w:lineRule="auto"/>
        <w:jc w:val="left"/>
      </w:pPr>
      <w:r>
        <w:br w:type="page"/>
      </w:r>
    </w:p>
    <w:p w14:paraId="1CCC4168" w14:textId="6360E1D5" w:rsidR="00D20162" w:rsidRPr="00D20162" w:rsidRDefault="00D20162" w:rsidP="00E930C2">
      <w:pPr>
        <w:pStyle w:val="Heading2"/>
        <w:rPr>
          <w:rStyle w:val="Heading2Char"/>
          <w:rFonts w:eastAsiaTheme="minorHAnsi"/>
          <w:b/>
          <w:bCs/>
        </w:rPr>
      </w:pPr>
      <w:r w:rsidRPr="00D20162">
        <w:rPr>
          <w:rStyle w:val="Heading2Char"/>
          <w:rFonts w:eastAsiaTheme="minorHAnsi"/>
          <w:b/>
          <w:bCs/>
        </w:rPr>
        <w:lastRenderedPageBreak/>
        <w:t>Figure S</w:t>
      </w:r>
      <w:r>
        <w:rPr>
          <w:rStyle w:val="Heading2Char"/>
          <w:rFonts w:eastAsiaTheme="minorHAnsi"/>
          <w:b/>
          <w:bCs/>
        </w:rPr>
        <w:t>3</w:t>
      </w:r>
    </w:p>
    <w:p w14:paraId="6EF71135" w14:textId="7EDDC49A" w:rsidR="00E61F9F" w:rsidRDefault="00441DD3" w:rsidP="00E61F9F">
      <w:pPr>
        <w:spacing w:after="0" w:line="360" w:lineRule="auto"/>
      </w:pPr>
      <w:r>
        <w:rPr>
          <w:noProof/>
          <w:lang w:val="en-US"/>
        </w:rPr>
        <w:drawing>
          <wp:inline distT="0" distB="0" distL="0" distR="0" wp14:anchorId="1A1BC703" wp14:editId="50840948">
            <wp:extent cx="5942935" cy="65106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2935" cy="6510655"/>
                    </a:xfrm>
                    <a:prstGeom prst="rect">
                      <a:avLst/>
                    </a:prstGeom>
                  </pic:spPr>
                </pic:pic>
              </a:graphicData>
            </a:graphic>
          </wp:inline>
        </w:drawing>
      </w:r>
    </w:p>
    <w:p w14:paraId="7FB19A79" w14:textId="6CC1BC7A" w:rsidR="00D20162" w:rsidRPr="00D20162" w:rsidRDefault="009C6CF2" w:rsidP="00E930C2">
      <w:pPr>
        <w:pStyle w:val="Heading3"/>
        <w:rPr>
          <w:rStyle w:val="Heading2Char"/>
          <w:rFonts w:eastAsiaTheme="minorHAnsi"/>
          <w:b/>
          <w:bCs/>
        </w:rPr>
      </w:pPr>
      <w:r w:rsidRPr="00D20162">
        <w:rPr>
          <w:rStyle w:val="Heading2Char"/>
          <w:rFonts w:eastAsiaTheme="minorHAnsi"/>
          <w:b/>
          <w:bCs/>
        </w:rPr>
        <w:t>FR candidate generation</w:t>
      </w:r>
    </w:p>
    <w:p w14:paraId="407202B2" w14:textId="399A6422" w:rsidR="009C6CF2" w:rsidRDefault="009C6CF2" w:rsidP="00E930C2">
      <w:bookmarkStart w:id="39" w:name="_Hlk126330316"/>
      <w:r>
        <w:t xml:space="preserve">Candidate FR sequences for each framework region are generated from 3 residue frequency tables: </w:t>
      </w:r>
      <w:r w:rsidR="000F56C7">
        <w:t>T</w:t>
      </w:r>
      <w:r>
        <w:t>he definitive stitch run, the template selection stitch run and the IMGT</w:t>
      </w:r>
      <w:bookmarkEnd w:id="39"/>
      <w:r>
        <w:t xml:space="preserve"> (</w:t>
      </w:r>
      <w:r w:rsidR="000F56C7">
        <w:t>from highest to lowest priority</w:t>
      </w:r>
      <w:r>
        <w:t xml:space="preserve">). What candidate residues are taken for each position is based on their relative frequency. </w:t>
      </w:r>
      <w:r w:rsidR="000F56C7">
        <w:t>For each position, r</w:t>
      </w:r>
      <w:r>
        <w:t>esidue</w:t>
      </w:r>
      <w:r w:rsidR="000F56C7">
        <w:t xml:space="preserve"> candidates</w:t>
      </w:r>
      <w:r>
        <w:t xml:space="preserve"> from the next </w:t>
      </w:r>
      <w:r w:rsidR="000F56C7">
        <w:t xml:space="preserve">frequency </w:t>
      </w:r>
      <w:r>
        <w:t xml:space="preserve">table are only taken if the depth of </w:t>
      </w:r>
      <w:r>
        <w:lastRenderedPageBreak/>
        <w:t xml:space="preserve">coverage in the current table is </w:t>
      </w:r>
      <w:r w:rsidR="000F56C7">
        <w:t>lower than</w:t>
      </w:r>
      <w:r>
        <w:t xml:space="preserve"> the depth of coverage at </w:t>
      </w:r>
      <w:r w:rsidR="000F56C7">
        <w:t xml:space="preserve">Cysteine </w:t>
      </w:r>
      <w:r>
        <w:t>104, a highly conserved residue which we have found to be the lowest covered residue consistently. After residue candidates have been selected for all positions, all permutations of these candidates are taken for each framework region, excluding gaps</w:t>
      </w:r>
      <w:r w:rsidR="00EC26B2">
        <w:t>, to yield sequence candidates</w:t>
      </w:r>
      <w:r>
        <w:t>.</w:t>
      </w:r>
    </w:p>
    <w:p w14:paraId="4450CCD5" w14:textId="42FF727E" w:rsidR="009C6CF2" w:rsidRDefault="009C6CF2">
      <w:pPr>
        <w:spacing w:line="259" w:lineRule="auto"/>
        <w:jc w:val="left"/>
      </w:pPr>
      <w:r>
        <w:br w:type="page"/>
      </w:r>
    </w:p>
    <w:p w14:paraId="587C40AE" w14:textId="77777777" w:rsidR="00D20162" w:rsidRDefault="00D20162" w:rsidP="00E930C2">
      <w:pPr>
        <w:pStyle w:val="Heading2"/>
      </w:pPr>
      <w:r w:rsidRPr="00F8658C">
        <w:lastRenderedPageBreak/>
        <w:t xml:space="preserve">Table </w:t>
      </w:r>
      <w:r>
        <w:t>S4</w:t>
      </w:r>
    </w:p>
    <w:tbl>
      <w:tblPr>
        <w:tblW w:w="9638" w:type="dxa"/>
        <w:tblInd w:w="108" w:type="dxa"/>
        <w:tblLook w:val="04A0" w:firstRow="1" w:lastRow="0" w:firstColumn="1" w:lastColumn="0" w:noHBand="0" w:noVBand="1"/>
      </w:tblPr>
      <w:tblGrid>
        <w:gridCol w:w="1227"/>
        <w:gridCol w:w="1590"/>
        <w:gridCol w:w="761"/>
        <w:gridCol w:w="782"/>
        <w:gridCol w:w="1077"/>
        <w:gridCol w:w="573"/>
        <w:gridCol w:w="989"/>
        <w:gridCol w:w="1077"/>
        <w:gridCol w:w="573"/>
        <w:gridCol w:w="989"/>
      </w:tblGrid>
      <w:tr w:rsidR="004D7750" w:rsidRPr="00550FD1" w14:paraId="31023789" w14:textId="77777777" w:rsidTr="004D7750">
        <w:trPr>
          <w:trHeight w:val="362"/>
        </w:trPr>
        <w:tc>
          <w:tcPr>
            <w:tcW w:w="2817" w:type="dxa"/>
            <w:gridSpan w:val="2"/>
            <w:vMerge w:val="restart"/>
            <w:tcBorders>
              <w:top w:val="nil"/>
              <w:left w:val="nil"/>
              <w:bottom w:val="nil"/>
              <w:right w:val="nil"/>
            </w:tcBorders>
            <w:shd w:val="clear" w:color="auto" w:fill="auto"/>
            <w:noWrap/>
            <w:vAlign w:val="center"/>
            <w:hideMark/>
          </w:tcPr>
          <w:p w14:paraId="61ECA421"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1543" w:type="dxa"/>
            <w:gridSpan w:val="2"/>
            <w:tcBorders>
              <w:top w:val="single" w:sz="4" w:space="0" w:color="auto"/>
              <w:left w:val="single" w:sz="4" w:space="0" w:color="auto"/>
              <w:bottom w:val="nil"/>
              <w:right w:val="single" w:sz="4" w:space="0" w:color="auto"/>
            </w:tcBorders>
            <w:shd w:val="clear" w:color="auto" w:fill="auto"/>
            <w:noWrap/>
            <w:vAlign w:val="center"/>
            <w:hideMark/>
          </w:tcPr>
          <w:p w14:paraId="4E616A7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onoclonal</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0A3E475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Mix</w:t>
            </w:r>
          </w:p>
        </w:tc>
        <w:tc>
          <w:tcPr>
            <w:tcW w:w="2639" w:type="dxa"/>
            <w:gridSpan w:val="3"/>
            <w:tcBorders>
              <w:top w:val="single" w:sz="4" w:space="0" w:color="auto"/>
              <w:left w:val="nil"/>
              <w:bottom w:val="nil"/>
              <w:right w:val="single" w:sz="4" w:space="0" w:color="auto"/>
            </w:tcBorders>
            <w:shd w:val="clear" w:color="auto" w:fill="auto"/>
            <w:noWrap/>
            <w:vAlign w:val="center"/>
            <w:hideMark/>
          </w:tcPr>
          <w:p w14:paraId="12430A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Polyclonal</w:t>
            </w:r>
          </w:p>
        </w:tc>
      </w:tr>
      <w:tr w:rsidR="00550FD1" w:rsidRPr="00550FD1" w14:paraId="741F28B9" w14:textId="77777777" w:rsidTr="004D7750">
        <w:trPr>
          <w:trHeight w:val="362"/>
        </w:trPr>
        <w:tc>
          <w:tcPr>
            <w:tcW w:w="2817" w:type="dxa"/>
            <w:gridSpan w:val="2"/>
            <w:vMerge/>
            <w:tcBorders>
              <w:top w:val="nil"/>
              <w:left w:val="nil"/>
              <w:bottom w:val="nil"/>
              <w:right w:val="nil"/>
            </w:tcBorders>
            <w:vAlign w:val="center"/>
            <w:hideMark/>
          </w:tcPr>
          <w:p w14:paraId="3D194D2D" w14:textId="77777777" w:rsidR="00550FD1" w:rsidRPr="00550FD1" w:rsidRDefault="00550FD1" w:rsidP="00550FD1">
            <w:pPr>
              <w:spacing w:after="0" w:line="240" w:lineRule="auto"/>
              <w:jc w:val="left"/>
              <w:rPr>
                <w:rFonts w:ascii="Times New Roman" w:eastAsia="Times New Roman" w:hAnsi="Times New Roman" w:cs="Times New Roman"/>
                <w:sz w:val="24"/>
                <w:szCs w:val="24"/>
                <w:lang w:val="en-US"/>
              </w:rPr>
            </w:pPr>
          </w:p>
        </w:tc>
        <w:tc>
          <w:tcPr>
            <w:tcW w:w="761" w:type="dxa"/>
            <w:tcBorders>
              <w:top w:val="single" w:sz="4" w:space="0" w:color="auto"/>
              <w:left w:val="single" w:sz="4" w:space="0" w:color="auto"/>
              <w:bottom w:val="single" w:sz="4" w:space="0" w:color="auto"/>
              <w:right w:val="nil"/>
            </w:tcBorders>
            <w:shd w:val="clear" w:color="auto" w:fill="auto"/>
            <w:noWrap/>
            <w:vAlign w:val="center"/>
            <w:hideMark/>
          </w:tcPr>
          <w:p w14:paraId="0EB278F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14:paraId="6FD839E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553160E0"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625E603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99D2A7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c>
          <w:tcPr>
            <w:tcW w:w="1077" w:type="dxa"/>
            <w:tcBorders>
              <w:top w:val="single" w:sz="4" w:space="0" w:color="auto"/>
              <w:left w:val="nil"/>
              <w:bottom w:val="single" w:sz="4" w:space="0" w:color="auto"/>
              <w:right w:val="nil"/>
            </w:tcBorders>
            <w:shd w:val="clear" w:color="auto" w:fill="auto"/>
            <w:noWrap/>
            <w:vAlign w:val="center"/>
            <w:hideMark/>
          </w:tcPr>
          <w:p w14:paraId="7D72077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Start</w:t>
            </w:r>
          </w:p>
        </w:tc>
        <w:tc>
          <w:tcPr>
            <w:tcW w:w="573" w:type="dxa"/>
            <w:tcBorders>
              <w:top w:val="single" w:sz="4" w:space="0" w:color="auto"/>
              <w:left w:val="nil"/>
              <w:bottom w:val="single" w:sz="4" w:space="0" w:color="auto"/>
              <w:right w:val="nil"/>
            </w:tcBorders>
            <w:shd w:val="clear" w:color="auto" w:fill="auto"/>
            <w:noWrap/>
            <w:vAlign w:val="center"/>
            <w:hideMark/>
          </w:tcPr>
          <w:p w14:paraId="1A94647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49DE66E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End</w:t>
            </w:r>
          </w:p>
        </w:tc>
      </w:tr>
      <w:tr w:rsidR="00550FD1" w:rsidRPr="00550FD1" w14:paraId="12AADBED" w14:textId="77777777" w:rsidTr="004D7750">
        <w:trPr>
          <w:trHeight w:val="362"/>
        </w:trPr>
        <w:tc>
          <w:tcPr>
            <w:tcW w:w="1227"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6A6A3BD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xml:space="preserve">FR </w:t>
            </w:r>
          </w:p>
        </w:tc>
        <w:tc>
          <w:tcPr>
            <w:tcW w:w="1589" w:type="dxa"/>
            <w:tcBorders>
              <w:top w:val="single" w:sz="4" w:space="0" w:color="auto"/>
              <w:left w:val="single" w:sz="4" w:space="0" w:color="auto"/>
              <w:bottom w:val="nil"/>
              <w:right w:val="single" w:sz="4" w:space="0" w:color="auto"/>
            </w:tcBorders>
            <w:shd w:val="clear" w:color="000000" w:fill="F2F2F2"/>
            <w:noWrap/>
            <w:vAlign w:val="center"/>
            <w:hideMark/>
          </w:tcPr>
          <w:p w14:paraId="08877477"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1</w:t>
            </w:r>
          </w:p>
        </w:tc>
        <w:tc>
          <w:tcPr>
            <w:tcW w:w="761" w:type="dxa"/>
            <w:tcBorders>
              <w:top w:val="nil"/>
              <w:left w:val="nil"/>
              <w:bottom w:val="nil"/>
              <w:right w:val="nil"/>
            </w:tcBorders>
            <w:shd w:val="clear" w:color="000000" w:fill="F2F2F2"/>
            <w:noWrap/>
            <w:vAlign w:val="center"/>
            <w:hideMark/>
          </w:tcPr>
          <w:p w14:paraId="4F8BB14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782" w:type="dxa"/>
            <w:tcBorders>
              <w:top w:val="nil"/>
              <w:left w:val="nil"/>
              <w:bottom w:val="nil"/>
              <w:right w:val="single" w:sz="4" w:space="0" w:color="auto"/>
            </w:tcBorders>
            <w:shd w:val="clear" w:color="000000" w:fill="F2F2F2"/>
            <w:noWrap/>
            <w:vAlign w:val="center"/>
            <w:hideMark/>
          </w:tcPr>
          <w:p w14:paraId="3D1CC58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13D3035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40</w:t>
            </w:r>
          </w:p>
        </w:tc>
        <w:tc>
          <w:tcPr>
            <w:tcW w:w="573" w:type="dxa"/>
            <w:tcBorders>
              <w:top w:val="nil"/>
              <w:left w:val="nil"/>
              <w:bottom w:val="nil"/>
              <w:right w:val="nil"/>
            </w:tcBorders>
            <w:shd w:val="clear" w:color="000000" w:fill="F2F2F2"/>
            <w:noWrap/>
            <w:vAlign w:val="center"/>
            <w:hideMark/>
          </w:tcPr>
          <w:p w14:paraId="21331F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0</w:t>
            </w:r>
          </w:p>
        </w:tc>
        <w:tc>
          <w:tcPr>
            <w:tcW w:w="988" w:type="dxa"/>
            <w:tcBorders>
              <w:top w:val="nil"/>
              <w:left w:val="nil"/>
              <w:bottom w:val="nil"/>
              <w:right w:val="single" w:sz="4" w:space="0" w:color="auto"/>
            </w:tcBorders>
            <w:shd w:val="clear" w:color="000000" w:fill="F2F2F2"/>
            <w:noWrap/>
            <w:vAlign w:val="center"/>
            <w:hideMark/>
          </w:tcPr>
          <w:p w14:paraId="414C72F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40</w:t>
            </w:r>
          </w:p>
        </w:tc>
        <w:tc>
          <w:tcPr>
            <w:tcW w:w="1077" w:type="dxa"/>
            <w:tcBorders>
              <w:top w:val="nil"/>
              <w:left w:val="nil"/>
              <w:bottom w:val="nil"/>
              <w:right w:val="nil"/>
            </w:tcBorders>
            <w:shd w:val="clear" w:color="000000" w:fill="F2F2F2"/>
            <w:noWrap/>
            <w:vAlign w:val="center"/>
            <w:hideMark/>
          </w:tcPr>
          <w:p w14:paraId="2CE3B5D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8</w:t>
            </w:r>
          </w:p>
        </w:tc>
        <w:tc>
          <w:tcPr>
            <w:tcW w:w="573" w:type="dxa"/>
            <w:tcBorders>
              <w:top w:val="nil"/>
              <w:left w:val="nil"/>
              <w:bottom w:val="nil"/>
              <w:right w:val="nil"/>
            </w:tcBorders>
            <w:shd w:val="clear" w:color="000000" w:fill="F2F2F2"/>
            <w:noWrap/>
            <w:vAlign w:val="center"/>
            <w:hideMark/>
          </w:tcPr>
          <w:p w14:paraId="36C4BF5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988" w:type="dxa"/>
            <w:tcBorders>
              <w:top w:val="nil"/>
              <w:left w:val="nil"/>
              <w:bottom w:val="nil"/>
              <w:right w:val="single" w:sz="4" w:space="0" w:color="auto"/>
            </w:tcBorders>
            <w:shd w:val="clear" w:color="000000" w:fill="F2F2F2"/>
            <w:noWrap/>
            <w:vAlign w:val="center"/>
            <w:hideMark/>
          </w:tcPr>
          <w:p w14:paraId="34ED67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74E04EC7"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3FC3DA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5791257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2</w:t>
            </w:r>
          </w:p>
        </w:tc>
        <w:tc>
          <w:tcPr>
            <w:tcW w:w="761" w:type="dxa"/>
            <w:tcBorders>
              <w:top w:val="nil"/>
              <w:left w:val="nil"/>
              <w:bottom w:val="nil"/>
              <w:right w:val="nil"/>
            </w:tcBorders>
            <w:shd w:val="clear" w:color="auto" w:fill="auto"/>
            <w:noWrap/>
            <w:vAlign w:val="center"/>
            <w:hideMark/>
          </w:tcPr>
          <w:p w14:paraId="765688D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70CD693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3494D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756</w:t>
            </w:r>
          </w:p>
        </w:tc>
        <w:tc>
          <w:tcPr>
            <w:tcW w:w="573" w:type="dxa"/>
            <w:tcBorders>
              <w:top w:val="nil"/>
              <w:left w:val="nil"/>
              <w:bottom w:val="nil"/>
              <w:right w:val="nil"/>
            </w:tcBorders>
            <w:shd w:val="clear" w:color="auto" w:fill="auto"/>
            <w:noWrap/>
            <w:vAlign w:val="center"/>
            <w:hideMark/>
          </w:tcPr>
          <w:p w14:paraId="7E34B2D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90</w:t>
            </w:r>
          </w:p>
        </w:tc>
        <w:tc>
          <w:tcPr>
            <w:tcW w:w="988" w:type="dxa"/>
            <w:tcBorders>
              <w:top w:val="nil"/>
              <w:left w:val="nil"/>
              <w:bottom w:val="nil"/>
              <w:right w:val="single" w:sz="4" w:space="0" w:color="auto"/>
            </w:tcBorders>
            <w:shd w:val="clear" w:color="auto" w:fill="auto"/>
            <w:noWrap/>
            <w:vAlign w:val="center"/>
            <w:hideMark/>
          </w:tcPr>
          <w:p w14:paraId="46BDE4A1" w14:textId="69E57640" w:rsidR="00550FD1" w:rsidRPr="00550FD1" w:rsidRDefault="00DD1E3D" w:rsidP="00550FD1">
            <w:pPr>
              <w:spacing w:after="0" w:line="240" w:lineRule="auto"/>
              <w:jc w:val="center"/>
              <w:rPr>
                <w:rFonts w:eastAsia="Times New Roman"/>
                <w:b/>
                <w:bCs/>
                <w:color w:val="000000"/>
                <w:lang w:val="en-US"/>
              </w:rPr>
            </w:pPr>
            <w:r>
              <w:rPr>
                <w:rFonts w:eastAsia="Times New Roman"/>
                <w:b/>
                <w:bCs/>
              </w:rPr>
              <w:t>7</w:t>
            </w:r>
          </w:p>
        </w:tc>
        <w:tc>
          <w:tcPr>
            <w:tcW w:w="1077" w:type="dxa"/>
            <w:tcBorders>
              <w:top w:val="nil"/>
              <w:left w:val="nil"/>
              <w:bottom w:val="nil"/>
              <w:right w:val="nil"/>
            </w:tcBorders>
            <w:shd w:val="clear" w:color="auto" w:fill="auto"/>
            <w:noWrap/>
            <w:vAlign w:val="center"/>
            <w:hideMark/>
          </w:tcPr>
          <w:p w14:paraId="7DF8DE8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573" w:type="dxa"/>
            <w:tcBorders>
              <w:top w:val="nil"/>
              <w:left w:val="nil"/>
              <w:bottom w:val="nil"/>
              <w:right w:val="nil"/>
            </w:tcBorders>
            <w:shd w:val="clear" w:color="auto" w:fill="auto"/>
            <w:noWrap/>
            <w:vAlign w:val="center"/>
            <w:hideMark/>
          </w:tcPr>
          <w:p w14:paraId="4F7D224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auto" w:fill="auto"/>
            <w:noWrap/>
            <w:vAlign w:val="center"/>
            <w:hideMark/>
          </w:tcPr>
          <w:p w14:paraId="0E97E95D"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287C3D1D"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5C3B18C2"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000000" w:fill="F2F2F2"/>
            <w:noWrap/>
            <w:vAlign w:val="center"/>
            <w:hideMark/>
          </w:tcPr>
          <w:p w14:paraId="6231BD0A"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3</w:t>
            </w:r>
          </w:p>
        </w:tc>
        <w:tc>
          <w:tcPr>
            <w:tcW w:w="761" w:type="dxa"/>
            <w:tcBorders>
              <w:top w:val="nil"/>
              <w:left w:val="nil"/>
              <w:bottom w:val="nil"/>
              <w:right w:val="nil"/>
            </w:tcBorders>
            <w:shd w:val="clear" w:color="000000" w:fill="F2F2F2"/>
            <w:noWrap/>
            <w:vAlign w:val="center"/>
            <w:hideMark/>
          </w:tcPr>
          <w:p w14:paraId="292E1E6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000000" w:fill="F2F2F2"/>
            <w:noWrap/>
            <w:vAlign w:val="center"/>
            <w:hideMark/>
          </w:tcPr>
          <w:p w14:paraId="6951DD6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04A71C1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5</w:t>
            </w:r>
          </w:p>
        </w:tc>
        <w:tc>
          <w:tcPr>
            <w:tcW w:w="573" w:type="dxa"/>
            <w:tcBorders>
              <w:top w:val="nil"/>
              <w:left w:val="nil"/>
              <w:bottom w:val="nil"/>
              <w:right w:val="nil"/>
            </w:tcBorders>
            <w:shd w:val="clear" w:color="000000" w:fill="F2F2F2"/>
            <w:noWrap/>
            <w:vAlign w:val="center"/>
            <w:hideMark/>
          </w:tcPr>
          <w:p w14:paraId="19EDAB9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988" w:type="dxa"/>
            <w:tcBorders>
              <w:top w:val="nil"/>
              <w:left w:val="nil"/>
              <w:bottom w:val="nil"/>
              <w:right w:val="single" w:sz="4" w:space="0" w:color="auto"/>
            </w:tcBorders>
            <w:shd w:val="clear" w:color="000000" w:fill="F2F2F2"/>
            <w:noWrap/>
            <w:vAlign w:val="center"/>
            <w:hideMark/>
          </w:tcPr>
          <w:p w14:paraId="4DDCCF1E"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000000" w:fill="F2F2F2"/>
            <w:noWrap/>
            <w:vAlign w:val="center"/>
            <w:hideMark/>
          </w:tcPr>
          <w:p w14:paraId="2B0297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384</w:t>
            </w:r>
          </w:p>
        </w:tc>
        <w:tc>
          <w:tcPr>
            <w:tcW w:w="573" w:type="dxa"/>
            <w:tcBorders>
              <w:top w:val="nil"/>
              <w:left w:val="nil"/>
              <w:bottom w:val="nil"/>
              <w:right w:val="nil"/>
            </w:tcBorders>
            <w:shd w:val="clear" w:color="000000" w:fill="F2F2F2"/>
            <w:noWrap/>
            <w:vAlign w:val="center"/>
            <w:hideMark/>
          </w:tcPr>
          <w:p w14:paraId="1D6C8FAD"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4</w:t>
            </w:r>
          </w:p>
        </w:tc>
        <w:tc>
          <w:tcPr>
            <w:tcW w:w="988" w:type="dxa"/>
            <w:tcBorders>
              <w:top w:val="nil"/>
              <w:left w:val="nil"/>
              <w:bottom w:val="nil"/>
              <w:right w:val="single" w:sz="4" w:space="0" w:color="auto"/>
            </w:tcBorders>
            <w:shd w:val="clear" w:color="000000" w:fill="F2F2F2"/>
            <w:noWrap/>
            <w:vAlign w:val="center"/>
            <w:hideMark/>
          </w:tcPr>
          <w:p w14:paraId="68D0ACA6" w14:textId="22F6645F"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3</w:t>
            </w:r>
          </w:p>
        </w:tc>
      </w:tr>
      <w:tr w:rsidR="00550FD1" w:rsidRPr="00550FD1" w14:paraId="7DAFB7D5" w14:textId="77777777" w:rsidTr="004D7750">
        <w:trPr>
          <w:trHeight w:val="362"/>
        </w:trPr>
        <w:tc>
          <w:tcPr>
            <w:tcW w:w="1227" w:type="dxa"/>
            <w:vMerge/>
            <w:tcBorders>
              <w:top w:val="single" w:sz="4" w:space="0" w:color="auto"/>
              <w:left w:val="single" w:sz="4" w:space="0" w:color="auto"/>
              <w:bottom w:val="single" w:sz="4" w:space="0" w:color="auto"/>
              <w:right w:val="nil"/>
            </w:tcBorders>
            <w:vAlign w:val="center"/>
            <w:hideMark/>
          </w:tcPr>
          <w:p w14:paraId="41414F16"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183D8C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FR4</w:t>
            </w:r>
          </w:p>
        </w:tc>
        <w:tc>
          <w:tcPr>
            <w:tcW w:w="761" w:type="dxa"/>
            <w:tcBorders>
              <w:top w:val="nil"/>
              <w:left w:val="nil"/>
              <w:bottom w:val="nil"/>
              <w:right w:val="nil"/>
            </w:tcBorders>
            <w:shd w:val="clear" w:color="auto" w:fill="auto"/>
            <w:noWrap/>
            <w:vAlign w:val="center"/>
            <w:hideMark/>
          </w:tcPr>
          <w:p w14:paraId="3A1F552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w:t>
            </w:r>
          </w:p>
        </w:tc>
        <w:tc>
          <w:tcPr>
            <w:tcW w:w="782" w:type="dxa"/>
            <w:tcBorders>
              <w:top w:val="nil"/>
              <w:left w:val="nil"/>
              <w:bottom w:val="nil"/>
              <w:right w:val="single" w:sz="4" w:space="0" w:color="auto"/>
            </w:tcBorders>
            <w:shd w:val="clear" w:color="auto" w:fill="auto"/>
            <w:noWrap/>
            <w:vAlign w:val="center"/>
            <w:hideMark/>
          </w:tcPr>
          <w:p w14:paraId="5F13A33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0F699B06"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4</w:t>
            </w:r>
          </w:p>
        </w:tc>
        <w:tc>
          <w:tcPr>
            <w:tcW w:w="573" w:type="dxa"/>
            <w:tcBorders>
              <w:top w:val="nil"/>
              <w:left w:val="nil"/>
              <w:bottom w:val="nil"/>
              <w:right w:val="nil"/>
            </w:tcBorders>
            <w:shd w:val="clear" w:color="auto" w:fill="auto"/>
            <w:noWrap/>
            <w:vAlign w:val="center"/>
            <w:hideMark/>
          </w:tcPr>
          <w:p w14:paraId="616CFC6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w:t>
            </w:r>
          </w:p>
        </w:tc>
        <w:tc>
          <w:tcPr>
            <w:tcW w:w="988" w:type="dxa"/>
            <w:tcBorders>
              <w:top w:val="nil"/>
              <w:left w:val="nil"/>
              <w:bottom w:val="nil"/>
              <w:right w:val="single" w:sz="4" w:space="0" w:color="auto"/>
            </w:tcBorders>
            <w:shd w:val="clear" w:color="auto" w:fill="auto"/>
            <w:noWrap/>
            <w:vAlign w:val="center"/>
            <w:hideMark/>
          </w:tcPr>
          <w:p w14:paraId="2D1D2490"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c>
          <w:tcPr>
            <w:tcW w:w="1077" w:type="dxa"/>
            <w:tcBorders>
              <w:top w:val="nil"/>
              <w:left w:val="nil"/>
              <w:bottom w:val="nil"/>
              <w:right w:val="nil"/>
            </w:tcBorders>
            <w:shd w:val="clear" w:color="auto" w:fill="auto"/>
            <w:noWrap/>
            <w:vAlign w:val="center"/>
            <w:hideMark/>
          </w:tcPr>
          <w:p w14:paraId="521073EA"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64</w:t>
            </w:r>
          </w:p>
        </w:tc>
        <w:tc>
          <w:tcPr>
            <w:tcW w:w="573" w:type="dxa"/>
            <w:tcBorders>
              <w:top w:val="nil"/>
              <w:left w:val="nil"/>
              <w:bottom w:val="nil"/>
              <w:right w:val="nil"/>
            </w:tcBorders>
            <w:shd w:val="clear" w:color="auto" w:fill="auto"/>
            <w:noWrap/>
            <w:vAlign w:val="center"/>
            <w:hideMark/>
          </w:tcPr>
          <w:p w14:paraId="5C3BBC69"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2</w:t>
            </w:r>
          </w:p>
        </w:tc>
        <w:tc>
          <w:tcPr>
            <w:tcW w:w="988" w:type="dxa"/>
            <w:tcBorders>
              <w:top w:val="nil"/>
              <w:left w:val="nil"/>
              <w:bottom w:val="nil"/>
              <w:right w:val="single" w:sz="4" w:space="0" w:color="auto"/>
            </w:tcBorders>
            <w:shd w:val="clear" w:color="auto" w:fill="auto"/>
            <w:noWrap/>
            <w:vAlign w:val="center"/>
            <w:hideMark/>
          </w:tcPr>
          <w:p w14:paraId="7AB7F144" w14:textId="6175524C" w:rsidR="00550FD1" w:rsidRPr="00550FD1" w:rsidRDefault="0059264C" w:rsidP="00550FD1">
            <w:pPr>
              <w:spacing w:after="0" w:line="240" w:lineRule="auto"/>
              <w:jc w:val="center"/>
              <w:rPr>
                <w:rFonts w:eastAsia="Times New Roman"/>
                <w:b/>
                <w:bCs/>
                <w:color w:val="000000"/>
                <w:lang w:val="en-US"/>
              </w:rPr>
            </w:pPr>
            <w:r>
              <w:rPr>
                <w:rFonts w:eastAsia="Times New Roman"/>
                <w:b/>
                <w:bCs/>
                <w:color w:val="000000"/>
                <w:lang w:val="en-US"/>
              </w:rPr>
              <w:t>4</w:t>
            </w:r>
          </w:p>
        </w:tc>
      </w:tr>
      <w:tr w:rsidR="00550FD1" w:rsidRPr="00550FD1" w14:paraId="3CC61322" w14:textId="77777777" w:rsidTr="004D7750">
        <w:trPr>
          <w:trHeight w:val="362"/>
        </w:trPr>
        <w:tc>
          <w:tcPr>
            <w:tcW w:w="1227" w:type="dxa"/>
            <w:vMerge w:val="restart"/>
            <w:tcBorders>
              <w:top w:val="nil"/>
              <w:left w:val="single" w:sz="4" w:space="0" w:color="auto"/>
              <w:bottom w:val="single" w:sz="4" w:space="0" w:color="auto"/>
              <w:right w:val="nil"/>
            </w:tcBorders>
            <w:shd w:val="clear" w:color="auto" w:fill="auto"/>
            <w:vAlign w:val="center"/>
            <w:hideMark/>
          </w:tcPr>
          <w:p w14:paraId="592C6994"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CDR-FR</w:t>
            </w:r>
          </w:p>
        </w:tc>
        <w:tc>
          <w:tcPr>
            <w:tcW w:w="1589" w:type="dxa"/>
            <w:tcBorders>
              <w:top w:val="nil"/>
              <w:left w:val="single" w:sz="4" w:space="0" w:color="auto"/>
              <w:bottom w:val="nil"/>
              <w:right w:val="single" w:sz="4" w:space="0" w:color="auto"/>
            </w:tcBorders>
            <w:shd w:val="clear" w:color="000000" w:fill="F2F2F2"/>
            <w:noWrap/>
            <w:vAlign w:val="center"/>
            <w:hideMark/>
          </w:tcPr>
          <w:p w14:paraId="17DB2EB5"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1-</w:t>
            </w:r>
            <w:r w:rsidRPr="00550FD1">
              <w:rPr>
                <w:rFonts w:eastAsia="Times New Roman"/>
                <w:b/>
                <w:bCs/>
                <w:color w:val="000000"/>
                <w:lang w:val="en-US"/>
              </w:rPr>
              <w:t>CDR1</w:t>
            </w:r>
            <w:r w:rsidRPr="00550FD1">
              <w:rPr>
                <w:rFonts w:eastAsia="Times New Roman"/>
                <w:color w:val="000000"/>
                <w:lang w:val="en-US"/>
              </w:rPr>
              <w:t>-FR2</w:t>
            </w:r>
          </w:p>
        </w:tc>
        <w:tc>
          <w:tcPr>
            <w:tcW w:w="761" w:type="dxa"/>
            <w:tcBorders>
              <w:top w:val="single" w:sz="4" w:space="0" w:color="auto"/>
              <w:left w:val="nil"/>
              <w:bottom w:val="nil"/>
              <w:right w:val="nil"/>
            </w:tcBorders>
            <w:shd w:val="clear" w:color="000000" w:fill="F2F2F2"/>
            <w:noWrap/>
            <w:vAlign w:val="center"/>
            <w:hideMark/>
          </w:tcPr>
          <w:p w14:paraId="4E9B845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single" w:sz="4" w:space="0" w:color="auto"/>
              <w:left w:val="nil"/>
              <w:bottom w:val="nil"/>
              <w:right w:val="single" w:sz="4" w:space="0" w:color="auto"/>
            </w:tcBorders>
            <w:shd w:val="clear" w:color="000000" w:fill="F2F2F2"/>
            <w:noWrap/>
            <w:vAlign w:val="center"/>
            <w:hideMark/>
          </w:tcPr>
          <w:p w14:paraId="3F319683"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6C67F84D" w14:textId="6CE319E1"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106</w:t>
            </w:r>
          </w:p>
        </w:tc>
        <w:tc>
          <w:tcPr>
            <w:tcW w:w="573" w:type="dxa"/>
            <w:tcBorders>
              <w:top w:val="single" w:sz="4" w:space="0" w:color="auto"/>
              <w:left w:val="nil"/>
              <w:bottom w:val="nil"/>
              <w:right w:val="nil"/>
            </w:tcBorders>
            <w:shd w:val="clear" w:color="000000" w:fill="F2F2F2"/>
            <w:noWrap/>
            <w:vAlign w:val="center"/>
            <w:hideMark/>
          </w:tcPr>
          <w:p w14:paraId="6BADA49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7F8F65F4"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single" w:sz="4" w:space="0" w:color="auto"/>
              <w:left w:val="nil"/>
              <w:bottom w:val="nil"/>
              <w:right w:val="nil"/>
            </w:tcBorders>
            <w:shd w:val="clear" w:color="000000" w:fill="F2F2F2"/>
            <w:noWrap/>
            <w:vAlign w:val="center"/>
            <w:hideMark/>
          </w:tcPr>
          <w:p w14:paraId="3B4737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20</w:t>
            </w:r>
          </w:p>
        </w:tc>
        <w:tc>
          <w:tcPr>
            <w:tcW w:w="573" w:type="dxa"/>
            <w:tcBorders>
              <w:top w:val="single" w:sz="4" w:space="0" w:color="auto"/>
              <w:left w:val="nil"/>
              <w:bottom w:val="nil"/>
              <w:right w:val="nil"/>
            </w:tcBorders>
            <w:shd w:val="clear" w:color="000000" w:fill="F2F2F2"/>
            <w:noWrap/>
            <w:vAlign w:val="center"/>
            <w:hideMark/>
          </w:tcPr>
          <w:p w14:paraId="362EDEC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single" w:sz="4" w:space="0" w:color="auto"/>
              <w:left w:val="nil"/>
              <w:bottom w:val="nil"/>
              <w:right w:val="single" w:sz="4" w:space="0" w:color="auto"/>
            </w:tcBorders>
            <w:shd w:val="clear" w:color="000000" w:fill="F2F2F2"/>
            <w:noWrap/>
            <w:vAlign w:val="center"/>
            <w:hideMark/>
          </w:tcPr>
          <w:p w14:paraId="3F265635" w14:textId="360C0E45" w:rsidR="00550FD1" w:rsidRPr="00550FD1" w:rsidRDefault="00273051" w:rsidP="00550FD1">
            <w:pPr>
              <w:spacing w:after="0" w:line="240" w:lineRule="auto"/>
              <w:jc w:val="center"/>
              <w:rPr>
                <w:rFonts w:eastAsia="Times New Roman"/>
                <w:b/>
                <w:bCs/>
                <w:color w:val="000000"/>
                <w:lang w:val="en-US"/>
              </w:rPr>
            </w:pPr>
            <w:r>
              <w:rPr>
                <w:rFonts w:eastAsia="Times New Roman"/>
                <w:b/>
                <w:bCs/>
                <w:color w:val="000000"/>
                <w:lang w:val="en-US"/>
              </w:rPr>
              <w:t>1</w:t>
            </w:r>
          </w:p>
        </w:tc>
      </w:tr>
      <w:tr w:rsidR="00550FD1" w:rsidRPr="00550FD1" w14:paraId="18DF7C56"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15D8DE10"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nil"/>
              <w:right w:val="single" w:sz="4" w:space="0" w:color="auto"/>
            </w:tcBorders>
            <w:shd w:val="clear" w:color="auto" w:fill="auto"/>
            <w:noWrap/>
            <w:vAlign w:val="center"/>
            <w:hideMark/>
          </w:tcPr>
          <w:p w14:paraId="3BCBD61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2-</w:t>
            </w:r>
            <w:r w:rsidRPr="00550FD1">
              <w:rPr>
                <w:rFonts w:eastAsia="Times New Roman"/>
                <w:b/>
                <w:bCs/>
                <w:color w:val="000000"/>
                <w:lang w:val="en-US"/>
              </w:rPr>
              <w:t>CDR2</w:t>
            </w:r>
            <w:r w:rsidRPr="00550FD1">
              <w:rPr>
                <w:rFonts w:eastAsia="Times New Roman"/>
                <w:color w:val="000000"/>
                <w:lang w:val="en-US"/>
              </w:rPr>
              <w:t>-FR3</w:t>
            </w:r>
          </w:p>
        </w:tc>
        <w:tc>
          <w:tcPr>
            <w:tcW w:w="761" w:type="dxa"/>
            <w:tcBorders>
              <w:top w:val="nil"/>
              <w:left w:val="nil"/>
              <w:bottom w:val="nil"/>
              <w:right w:val="nil"/>
            </w:tcBorders>
            <w:shd w:val="clear" w:color="auto" w:fill="auto"/>
            <w:noWrap/>
            <w:vAlign w:val="center"/>
            <w:hideMark/>
          </w:tcPr>
          <w:p w14:paraId="15E0243E"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nil"/>
              <w:right w:val="single" w:sz="4" w:space="0" w:color="auto"/>
            </w:tcBorders>
            <w:shd w:val="clear" w:color="auto" w:fill="auto"/>
            <w:noWrap/>
            <w:vAlign w:val="center"/>
            <w:hideMark/>
          </w:tcPr>
          <w:p w14:paraId="52DB1EB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3B3705B0" w14:textId="078C4ABB"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49</w:t>
            </w:r>
          </w:p>
        </w:tc>
        <w:tc>
          <w:tcPr>
            <w:tcW w:w="573" w:type="dxa"/>
            <w:tcBorders>
              <w:top w:val="nil"/>
              <w:left w:val="nil"/>
              <w:bottom w:val="nil"/>
              <w:right w:val="nil"/>
            </w:tcBorders>
            <w:shd w:val="clear" w:color="auto" w:fill="auto"/>
            <w:noWrap/>
            <w:vAlign w:val="center"/>
            <w:hideMark/>
          </w:tcPr>
          <w:p w14:paraId="48E20049"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2131D813" w14:textId="3A709974"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nil"/>
              <w:right w:val="nil"/>
            </w:tcBorders>
            <w:shd w:val="clear" w:color="auto" w:fill="auto"/>
            <w:noWrap/>
            <w:vAlign w:val="center"/>
            <w:hideMark/>
          </w:tcPr>
          <w:p w14:paraId="103B056E" w14:textId="0CBBD87A"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3</w:t>
            </w:r>
            <w:r w:rsidRPr="00550FD1">
              <w:rPr>
                <w:rFonts w:eastAsia="Times New Roman"/>
                <w:color w:val="000000"/>
                <w:lang w:val="en-US"/>
              </w:rPr>
              <w:t>0</w:t>
            </w:r>
          </w:p>
        </w:tc>
        <w:tc>
          <w:tcPr>
            <w:tcW w:w="573" w:type="dxa"/>
            <w:tcBorders>
              <w:top w:val="nil"/>
              <w:left w:val="nil"/>
              <w:bottom w:val="nil"/>
              <w:right w:val="nil"/>
            </w:tcBorders>
            <w:shd w:val="clear" w:color="auto" w:fill="auto"/>
            <w:noWrap/>
            <w:vAlign w:val="center"/>
            <w:hideMark/>
          </w:tcPr>
          <w:p w14:paraId="434C0D1A" w14:textId="77777777" w:rsidR="00550FD1" w:rsidRPr="00550FD1" w:rsidRDefault="00550FD1" w:rsidP="00550FD1">
            <w:pPr>
              <w:spacing w:after="0" w:line="240" w:lineRule="auto"/>
              <w:jc w:val="center"/>
              <w:rPr>
                <w:rFonts w:eastAsia="Times New Roman"/>
                <w:color w:val="000000"/>
                <w:lang w:val="en-US"/>
              </w:rPr>
            </w:pPr>
          </w:p>
        </w:tc>
        <w:tc>
          <w:tcPr>
            <w:tcW w:w="988" w:type="dxa"/>
            <w:tcBorders>
              <w:top w:val="nil"/>
              <w:left w:val="nil"/>
              <w:bottom w:val="nil"/>
              <w:right w:val="single" w:sz="4" w:space="0" w:color="auto"/>
            </w:tcBorders>
            <w:shd w:val="clear" w:color="auto" w:fill="auto"/>
            <w:noWrap/>
            <w:vAlign w:val="center"/>
            <w:hideMark/>
          </w:tcPr>
          <w:p w14:paraId="579F6481"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r>
      <w:tr w:rsidR="00550FD1" w:rsidRPr="00550FD1" w14:paraId="4C89CFAD" w14:textId="77777777" w:rsidTr="004D7750">
        <w:trPr>
          <w:trHeight w:val="362"/>
        </w:trPr>
        <w:tc>
          <w:tcPr>
            <w:tcW w:w="1227" w:type="dxa"/>
            <w:vMerge/>
            <w:tcBorders>
              <w:top w:val="nil"/>
              <w:left w:val="single" w:sz="4" w:space="0" w:color="auto"/>
              <w:bottom w:val="single" w:sz="4" w:space="0" w:color="auto"/>
              <w:right w:val="nil"/>
            </w:tcBorders>
            <w:vAlign w:val="center"/>
            <w:hideMark/>
          </w:tcPr>
          <w:p w14:paraId="50B1B00E" w14:textId="77777777" w:rsidR="00550FD1" w:rsidRPr="00550FD1" w:rsidRDefault="00550FD1" w:rsidP="00550FD1">
            <w:pPr>
              <w:spacing w:after="0" w:line="240" w:lineRule="auto"/>
              <w:jc w:val="left"/>
              <w:rPr>
                <w:rFonts w:eastAsia="Times New Roman"/>
                <w:color w:val="000000"/>
                <w:lang w:val="en-US"/>
              </w:rPr>
            </w:pPr>
          </w:p>
        </w:tc>
        <w:tc>
          <w:tcPr>
            <w:tcW w:w="1589" w:type="dxa"/>
            <w:tcBorders>
              <w:top w:val="nil"/>
              <w:left w:val="single" w:sz="4" w:space="0" w:color="auto"/>
              <w:bottom w:val="single" w:sz="4" w:space="0" w:color="auto"/>
              <w:right w:val="single" w:sz="4" w:space="0" w:color="auto"/>
            </w:tcBorders>
            <w:shd w:val="clear" w:color="000000" w:fill="F2F2F2"/>
            <w:noWrap/>
            <w:vAlign w:val="center"/>
            <w:hideMark/>
          </w:tcPr>
          <w:p w14:paraId="4BBBE77F"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FR3-</w:t>
            </w:r>
            <w:r w:rsidRPr="00550FD1">
              <w:rPr>
                <w:rFonts w:eastAsia="Times New Roman"/>
                <w:b/>
                <w:bCs/>
                <w:color w:val="000000"/>
                <w:lang w:val="en-US"/>
              </w:rPr>
              <w:t>CDR3</w:t>
            </w:r>
            <w:r w:rsidRPr="00550FD1">
              <w:rPr>
                <w:rFonts w:eastAsia="Times New Roman"/>
                <w:color w:val="000000"/>
                <w:lang w:val="en-US"/>
              </w:rPr>
              <w:t>-FR4</w:t>
            </w:r>
          </w:p>
        </w:tc>
        <w:tc>
          <w:tcPr>
            <w:tcW w:w="761" w:type="dxa"/>
            <w:tcBorders>
              <w:top w:val="nil"/>
              <w:left w:val="nil"/>
              <w:bottom w:val="single" w:sz="4" w:space="0" w:color="auto"/>
              <w:right w:val="nil"/>
            </w:tcBorders>
            <w:shd w:val="clear" w:color="000000" w:fill="F2F2F2"/>
            <w:noWrap/>
            <w:vAlign w:val="center"/>
            <w:hideMark/>
          </w:tcPr>
          <w:p w14:paraId="02ACC7E2"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10</w:t>
            </w:r>
          </w:p>
        </w:tc>
        <w:tc>
          <w:tcPr>
            <w:tcW w:w="782" w:type="dxa"/>
            <w:tcBorders>
              <w:top w:val="nil"/>
              <w:left w:val="nil"/>
              <w:bottom w:val="single" w:sz="4" w:space="0" w:color="auto"/>
              <w:right w:val="single" w:sz="4" w:space="0" w:color="auto"/>
            </w:tcBorders>
            <w:shd w:val="clear" w:color="000000" w:fill="F2F2F2"/>
            <w:noWrap/>
            <w:vAlign w:val="center"/>
            <w:hideMark/>
          </w:tcPr>
          <w:p w14:paraId="397CED4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000000" w:fill="F2F2F2"/>
            <w:noWrap/>
            <w:vAlign w:val="center"/>
            <w:hideMark/>
          </w:tcPr>
          <w:p w14:paraId="08A7EE9B" w14:textId="1D6C71ED"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20</w:t>
            </w:r>
          </w:p>
        </w:tc>
        <w:tc>
          <w:tcPr>
            <w:tcW w:w="573" w:type="dxa"/>
            <w:tcBorders>
              <w:top w:val="nil"/>
              <w:left w:val="nil"/>
              <w:bottom w:val="single" w:sz="4" w:space="0" w:color="auto"/>
              <w:right w:val="nil"/>
            </w:tcBorders>
            <w:shd w:val="clear" w:color="000000" w:fill="F2F2F2"/>
            <w:noWrap/>
            <w:vAlign w:val="center"/>
            <w:hideMark/>
          </w:tcPr>
          <w:p w14:paraId="2D7955B3"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22D98002"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3</w:t>
            </w:r>
          </w:p>
        </w:tc>
        <w:tc>
          <w:tcPr>
            <w:tcW w:w="1077" w:type="dxa"/>
            <w:tcBorders>
              <w:top w:val="nil"/>
              <w:left w:val="nil"/>
              <w:bottom w:val="single" w:sz="4" w:space="0" w:color="auto"/>
              <w:right w:val="nil"/>
            </w:tcBorders>
            <w:shd w:val="clear" w:color="000000" w:fill="F2F2F2"/>
            <w:noWrap/>
            <w:vAlign w:val="center"/>
            <w:hideMark/>
          </w:tcPr>
          <w:p w14:paraId="0D108740" w14:textId="645B4E03"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120</w:t>
            </w:r>
          </w:p>
        </w:tc>
        <w:tc>
          <w:tcPr>
            <w:tcW w:w="573" w:type="dxa"/>
            <w:tcBorders>
              <w:top w:val="nil"/>
              <w:left w:val="nil"/>
              <w:bottom w:val="single" w:sz="4" w:space="0" w:color="auto"/>
              <w:right w:val="nil"/>
            </w:tcBorders>
            <w:shd w:val="clear" w:color="000000" w:fill="F2F2F2"/>
            <w:noWrap/>
            <w:vAlign w:val="center"/>
            <w:hideMark/>
          </w:tcPr>
          <w:p w14:paraId="4E215068"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000000" w:fill="F2F2F2"/>
            <w:noWrap/>
            <w:vAlign w:val="center"/>
            <w:hideMark/>
          </w:tcPr>
          <w:p w14:paraId="6F167B6C"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2</w:t>
            </w:r>
          </w:p>
        </w:tc>
      </w:tr>
      <w:tr w:rsidR="00550FD1" w:rsidRPr="00550FD1" w14:paraId="5944BFD5" w14:textId="77777777" w:rsidTr="004D7750">
        <w:trPr>
          <w:trHeight w:val="362"/>
        </w:trPr>
        <w:tc>
          <w:tcPr>
            <w:tcW w:w="1227" w:type="dxa"/>
            <w:tcBorders>
              <w:top w:val="nil"/>
              <w:left w:val="single" w:sz="4" w:space="0" w:color="auto"/>
              <w:bottom w:val="single" w:sz="4" w:space="0" w:color="auto"/>
              <w:right w:val="nil"/>
            </w:tcBorders>
            <w:shd w:val="clear" w:color="auto" w:fill="auto"/>
            <w:noWrap/>
            <w:vAlign w:val="center"/>
            <w:hideMark/>
          </w:tcPr>
          <w:p w14:paraId="5DF0F9FC"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Chain</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00B32619"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Chain</w:t>
            </w:r>
          </w:p>
        </w:tc>
        <w:tc>
          <w:tcPr>
            <w:tcW w:w="761" w:type="dxa"/>
            <w:tcBorders>
              <w:top w:val="nil"/>
              <w:left w:val="nil"/>
              <w:bottom w:val="single" w:sz="4" w:space="0" w:color="auto"/>
              <w:right w:val="nil"/>
            </w:tcBorders>
            <w:shd w:val="clear" w:color="auto" w:fill="auto"/>
            <w:noWrap/>
            <w:vAlign w:val="center"/>
            <w:hideMark/>
          </w:tcPr>
          <w:p w14:paraId="73C92F9F" w14:textId="1DCCBCC8"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930</w:t>
            </w:r>
          </w:p>
        </w:tc>
        <w:tc>
          <w:tcPr>
            <w:tcW w:w="782" w:type="dxa"/>
            <w:tcBorders>
              <w:top w:val="nil"/>
              <w:left w:val="nil"/>
              <w:bottom w:val="single" w:sz="4" w:space="0" w:color="auto"/>
              <w:right w:val="single" w:sz="4" w:space="0" w:color="auto"/>
            </w:tcBorders>
            <w:shd w:val="clear" w:color="auto" w:fill="auto"/>
            <w:noWrap/>
            <w:vAlign w:val="center"/>
            <w:hideMark/>
          </w:tcPr>
          <w:p w14:paraId="0834DCDB" w14:textId="77777777" w:rsidR="00550FD1" w:rsidRPr="00550FD1" w:rsidRDefault="00550FD1" w:rsidP="00550FD1">
            <w:pPr>
              <w:spacing w:after="0" w:line="240" w:lineRule="auto"/>
              <w:jc w:val="center"/>
              <w:rPr>
                <w:rFonts w:eastAsia="Times New Roman"/>
                <w:b/>
                <w:bCs/>
                <w:color w:val="000000"/>
                <w:lang w:val="en-US"/>
              </w:rPr>
            </w:pPr>
            <w:r w:rsidRPr="00550FD1">
              <w:rPr>
                <w:rFonts w:eastAsia="Times New Roman"/>
                <w:b/>
                <w:bCs/>
                <w:color w:val="000000"/>
                <w:lang w:val="en-US"/>
              </w:rPr>
              <w:t>1</w:t>
            </w:r>
          </w:p>
        </w:tc>
        <w:tc>
          <w:tcPr>
            <w:tcW w:w="1077" w:type="dxa"/>
            <w:tcBorders>
              <w:top w:val="nil"/>
              <w:left w:val="nil"/>
              <w:bottom w:val="single" w:sz="4" w:space="0" w:color="auto"/>
              <w:right w:val="nil"/>
            </w:tcBorders>
            <w:shd w:val="clear" w:color="auto" w:fill="auto"/>
            <w:noWrap/>
            <w:vAlign w:val="center"/>
            <w:hideMark/>
          </w:tcPr>
          <w:p w14:paraId="6F096066" w14:textId="52730984" w:rsidR="00550FD1" w:rsidRPr="00550FD1" w:rsidRDefault="00DD1E3D" w:rsidP="00550FD1">
            <w:pPr>
              <w:spacing w:after="0" w:line="240" w:lineRule="auto"/>
              <w:jc w:val="center"/>
              <w:rPr>
                <w:rFonts w:eastAsia="Times New Roman"/>
                <w:color w:val="000000"/>
                <w:lang w:val="en-US"/>
              </w:rPr>
            </w:pPr>
            <w:r>
              <w:rPr>
                <w:rFonts w:eastAsia="Times New Roman"/>
                <w:color w:val="000000"/>
                <w:lang w:val="en-US"/>
              </w:rPr>
              <w:t>616</w:t>
            </w:r>
          </w:p>
        </w:tc>
        <w:tc>
          <w:tcPr>
            <w:tcW w:w="573" w:type="dxa"/>
            <w:tcBorders>
              <w:top w:val="nil"/>
              <w:left w:val="nil"/>
              <w:bottom w:val="single" w:sz="4" w:space="0" w:color="auto"/>
              <w:right w:val="nil"/>
            </w:tcBorders>
            <w:shd w:val="clear" w:color="auto" w:fill="auto"/>
            <w:noWrap/>
            <w:vAlign w:val="center"/>
            <w:hideMark/>
          </w:tcPr>
          <w:p w14:paraId="55C414A7"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5E591E36" w14:textId="2240E406" w:rsidR="00550FD1" w:rsidRPr="00550FD1" w:rsidRDefault="00DD1E3D" w:rsidP="00550FD1">
            <w:pPr>
              <w:spacing w:after="0" w:line="240" w:lineRule="auto"/>
              <w:jc w:val="center"/>
              <w:rPr>
                <w:rFonts w:eastAsia="Times New Roman"/>
                <w:b/>
                <w:bCs/>
                <w:color w:val="000000"/>
                <w:lang w:val="en-US"/>
              </w:rPr>
            </w:pPr>
            <w:r>
              <w:rPr>
                <w:rFonts w:eastAsia="Times New Roman"/>
                <w:b/>
                <w:bCs/>
                <w:color w:val="000000"/>
                <w:lang w:val="en-US"/>
              </w:rPr>
              <w:t>3</w:t>
            </w:r>
          </w:p>
        </w:tc>
        <w:tc>
          <w:tcPr>
            <w:tcW w:w="1077" w:type="dxa"/>
            <w:tcBorders>
              <w:top w:val="nil"/>
              <w:left w:val="nil"/>
              <w:bottom w:val="single" w:sz="4" w:space="0" w:color="auto"/>
              <w:right w:val="nil"/>
            </w:tcBorders>
            <w:shd w:val="clear" w:color="auto" w:fill="auto"/>
            <w:noWrap/>
            <w:vAlign w:val="center"/>
            <w:hideMark/>
          </w:tcPr>
          <w:p w14:paraId="1BE8EBC4" w14:textId="2E787034" w:rsidR="00550FD1" w:rsidRPr="00550FD1" w:rsidRDefault="00FB2784" w:rsidP="00550FD1">
            <w:pPr>
              <w:spacing w:after="0" w:line="240" w:lineRule="auto"/>
              <w:jc w:val="center"/>
              <w:rPr>
                <w:rFonts w:eastAsia="Times New Roman"/>
                <w:color w:val="000000"/>
                <w:lang w:val="en-US"/>
              </w:rPr>
            </w:pPr>
            <w:r>
              <w:rPr>
                <w:rFonts w:eastAsia="Times New Roman"/>
                <w:color w:val="000000"/>
                <w:lang w:val="en-US"/>
              </w:rPr>
              <w:t>975</w:t>
            </w:r>
          </w:p>
        </w:tc>
        <w:tc>
          <w:tcPr>
            <w:tcW w:w="573" w:type="dxa"/>
            <w:tcBorders>
              <w:top w:val="nil"/>
              <w:left w:val="nil"/>
              <w:bottom w:val="single" w:sz="4" w:space="0" w:color="auto"/>
              <w:right w:val="nil"/>
            </w:tcBorders>
            <w:shd w:val="clear" w:color="auto" w:fill="auto"/>
            <w:noWrap/>
            <w:vAlign w:val="center"/>
            <w:hideMark/>
          </w:tcPr>
          <w:p w14:paraId="51A97221" w14:textId="77777777" w:rsidR="00550FD1" w:rsidRPr="00550FD1" w:rsidRDefault="00550FD1" w:rsidP="00550FD1">
            <w:pPr>
              <w:spacing w:after="0" w:line="240" w:lineRule="auto"/>
              <w:jc w:val="center"/>
              <w:rPr>
                <w:rFonts w:eastAsia="Times New Roman"/>
                <w:color w:val="000000"/>
                <w:lang w:val="en-US"/>
              </w:rPr>
            </w:pPr>
            <w:r w:rsidRPr="00550FD1">
              <w:rPr>
                <w:rFonts w:eastAsia="Times New Roman"/>
                <w:color w:val="000000"/>
                <w:lang w:val="en-US"/>
              </w:rPr>
              <w:t> </w:t>
            </w:r>
          </w:p>
        </w:tc>
        <w:tc>
          <w:tcPr>
            <w:tcW w:w="988" w:type="dxa"/>
            <w:tcBorders>
              <w:top w:val="nil"/>
              <w:left w:val="nil"/>
              <w:bottom w:val="single" w:sz="4" w:space="0" w:color="auto"/>
              <w:right w:val="single" w:sz="4" w:space="0" w:color="auto"/>
            </w:tcBorders>
            <w:shd w:val="clear" w:color="auto" w:fill="auto"/>
            <w:noWrap/>
            <w:vAlign w:val="center"/>
            <w:hideMark/>
          </w:tcPr>
          <w:p w14:paraId="6C8C311B" w14:textId="5D75534E" w:rsidR="00550FD1" w:rsidRPr="00550FD1" w:rsidRDefault="00FB2784" w:rsidP="00550FD1">
            <w:pPr>
              <w:spacing w:after="0" w:line="240" w:lineRule="auto"/>
              <w:jc w:val="center"/>
              <w:rPr>
                <w:rFonts w:eastAsia="Times New Roman"/>
                <w:b/>
                <w:bCs/>
                <w:color w:val="000000"/>
                <w:lang w:val="en-US"/>
              </w:rPr>
            </w:pPr>
            <w:r>
              <w:rPr>
                <w:rFonts w:eastAsia="Times New Roman"/>
                <w:b/>
                <w:bCs/>
                <w:color w:val="000000"/>
                <w:lang w:val="en-US"/>
              </w:rPr>
              <w:t>2</w:t>
            </w:r>
          </w:p>
        </w:tc>
      </w:tr>
    </w:tbl>
    <w:p w14:paraId="4E6D4055" w14:textId="0AF59FC6" w:rsidR="00550FD1" w:rsidRDefault="00550FD1" w:rsidP="00550FD1">
      <w:pPr>
        <w:rPr>
          <w:b/>
          <w:bCs/>
        </w:rPr>
      </w:pPr>
    </w:p>
    <w:p w14:paraId="66733B67" w14:textId="77777777" w:rsidR="00273051" w:rsidRPr="00D20162" w:rsidRDefault="00273051" w:rsidP="00273051">
      <w:pPr>
        <w:pStyle w:val="Heading3"/>
      </w:pPr>
      <w:r w:rsidRPr="00D20162">
        <w:t>Number of sequence candidates throughout the workflow</w:t>
      </w:r>
    </w:p>
    <w:p w14:paraId="6DBACAE9" w14:textId="77777777" w:rsidR="00273051" w:rsidRDefault="00273051" w:rsidP="00273051">
      <w:pPr>
        <w:rPr>
          <w:b/>
          <w:bCs/>
        </w:rPr>
      </w:pPr>
      <w:r>
        <w:t>The table shows the number of sequence candidates at the start and end (in bold) of each stage. For the Mix and Polyclonal FR sequencing stage, a middle column is included which displays the number of contigs after a “first pass” filtering, for example excluding candidates that do not have highly conserved residues (Cys23 and Cys104 specifically), or candidates with highly unlikely terminal mass offsets..</w:t>
      </w:r>
      <w:r w:rsidDel="00550FD1">
        <w:t xml:space="preserve"> </w:t>
      </w:r>
      <w:r>
        <w:rPr>
          <w:b/>
          <w:bCs/>
        </w:rPr>
        <w:br w:type="page"/>
      </w:r>
    </w:p>
    <w:p w14:paraId="30794B78" w14:textId="108720FE" w:rsidR="00273051" w:rsidRDefault="00273051" w:rsidP="00273051">
      <w:pPr>
        <w:pStyle w:val="Heading2"/>
      </w:pPr>
      <w:r>
        <w:lastRenderedPageBreak/>
        <w:t>Figure X</w:t>
      </w:r>
    </w:p>
    <w:p w14:paraId="2B097882" w14:textId="657534AD" w:rsidR="00273051" w:rsidRPr="00273051" w:rsidRDefault="00273051" w:rsidP="00E930C2">
      <w:r>
        <w:rPr>
          <w:noProof/>
          <w:lang w:val="en-US"/>
        </w:rPr>
        <w:drawing>
          <wp:inline distT="0" distB="0" distL="0" distR="0" wp14:anchorId="5C72C91B" wp14:editId="11B1BD14">
            <wp:extent cx="5943600" cy="74422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42265"/>
                    </a:xfrm>
                    <a:prstGeom prst="rect">
                      <a:avLst/>
                    </a:prstGeom>
                  </pic:spPr>
                </pic:pic>
              </a:graphicData>
            </a:graphic>
          </wp:inline>
        </w:drawing>
      </w:r>
    </w:p>
    <w:p w14:paraId="33C1FE11" w14:textId="337AA228" w:rsidR="00273051" w:rsidRDefault="00273051" w:rsidP="00273051">
      <w:pPr>
        <w:pStyle w:val="Heading3"/>
      </w:pPr>
      <w:r>
        <w:rPr>
          <w:rStyle w:val="Heading2Char"/>
          <w:rFonts w:eastAsiaTheme="minorHAnsi"/>
          <w:b/>
          <w:bCs/>
        </w:rPr>
        <w:t>S</w:t>
      </w:r>
      <w:r>
        <w:t>egment candidate score distributions throughout the workflow</w:t>
      </w:r>
    </w:p>
    <w:p w14:paraId="29560175" w14:textId="503CFF4F" w:rsidR="00FD5556" w:rsidRPr="00FD5556" w:rsidRDefault="00FD5556" w:rsidP="00E930C2">
      <w:r>
        <w:lastRenderedPageBreak/>
        <w:t>Green circles highlight selected candidates for to the next stage. FR-CDR-FR points are coloured according to their most diverse flanking FR</w:t>
      </w:r>
      <w:ins w:id="40" w:author="Graaf, S.C. de (Bastiaan)" w:date="2023-03-08T23:49:00Z">
        <w:r w:rsidR="005D7CDB">
          <w:t>.</w:t>
        </w:r>
      </w:ins>
      <w:del w:id="41" w:author="Graaf, S.C. de (Bastiaan)" w:date="2023-03-08T23:49:00Z">
        <w:r w:rsidDel="005D7CDB">
          <w:delText xml:space="preserve"> </w:delText>
        </w:r>
      </w:del>
      <w:ins w:id="42" w:author="Graaf, S.C. de (Bastiaan)" w:date="2023-03-08T23:49:00Z">
        <w:r w:rsidR="005D7CDB">
          <w:t>Ea</w:t>
        </w:r>
      </w:ins>
      <w:ins w:id="43" w:author="Graaf, S.C. de (Bastiaan)" w:date="2023-03-08T23:50:00Z">
        <w:r w:rsidR="005D7CDB">
          <w:t>ch column is a sample, monoclonal, mix and polyclonal respectively. Each row is a target segment, FR1</w:t>
        </w:r>
      </w:ins>
      <w:ins w:id="44" w:author="Graaf, S.C. de (Bastiaan)" w:date="2023-03-08T23:51:00Z">
        <w:r w:rsidR="005D7CDB">
          <w:t>-4, CDR1-3 and then chain respectively.</w:t>
        </w:r>
      </w:ins>
    </w:p>
    <w:p w14:paraId="7C566F16" w14:textId="2B743A1A" w:rsidR="00E87C29" w:rsidRPr="00D20162" w:rsidRDefault="00273051" w:rsidP="00E930C2">
      <w:pPr>
        <w:pStyle w:val="Heading2"/>
      </w:pPr>
      <w:r>
        <w:rPr>
          <w:rStyle w:val="Heading2Char"/>
          <w:rFonts w:eastAsiaTheme="majorEastAsia"/>
          <w:b/>
          <w:bCs/>
        </w:rPr>
        <w:t>Table S5</w:t>
      </w:r>
    </w:p>
    <w:tbl>
      <w:tblPr>
        <w:tblStyle w:val="TableGrid"/>
        <w:tblW w:w="0" w:type="auto"/>
        <w:tblLook w:val="04A0" w:firstRow="1" w:lastRow="0" w:firstColumn="1" w:lastColumn="0" w:noHBand="0" w:noVBand="1"/>
      </w:tblPr>
      <w:tblGrid>
        <w:gridCol w:w="1866"/>
        <w:gridCol w:w="4546"/>
        <w:gridCol w:w="2938"/>
      </w:tblGrid>
      <w:tr w:rsidR="0041063B" w14:paraId="421BE863" w14:textId="2076F126" w:rsidTr="00E930C2">
        <w:tc>
          <w:tcPr>
            <w:tcW w:w="1891" w:type="dxa"/>
          </w:tcPr>
          <w:p w14:paraId="298F5B2F" w14:textId="7434F22A" w:rsidR="0041063B" w:rsidRPr="007A1676" w:rsidRDefault="0041063B" w:rsidP="007A1676">
            <w:pPr>
              <w:rPr>
                <w:b/>
              </w:rPr>
            </w:pPr>
            <w:r w:rsidRPr="007A1676">
              <w:rPr>
                <w:b/>
              </w:rPr>
              <w:t>Score name</w:t>
            </w:r>
          </w:p>
        </w:tc>
        <w:tc>
          <w:tcPr>
            <w:tcW w:w="4650" w:type="dxa"/>
          </w:tcPr>
          <w:p w14:paraId="7BA9F4A9" w14:textId="056E4A31" w:rsidR="0041063B" w:rsidRPr="007A1676" w:rsidRDefault="0041063B" w:rsidP="007A1676">
            <w:pPr>
              <w:rPr>
                <w:b/>
              </w:rPr>
            </w:pPr>
            <w:r w:rsidRPr="007A1676">
              <w:rPr>
                <w:b/>
              </w:rPr>
              <w:t>Description</w:t>
            </w:r>
          </w:p>
        </w:tc>
        <w:tc>
          <w:tcPr>
            <w:tcW w:w="3035" w:type="dxa"/>
          </w:tcPr>
          <w:p w14:paraId="0E0DF967" w14:textId="07C85977" w:rsidR="0041063B" w:rsidRPr="007A1676" w:rsidRDefault="0041063B" w:rsidP="007A1676">
            <w:pPr>
              <w:rPr>
                <w:b/>
              </w:rPr>
            </w:pPr>
            <w:r>
              <w:rPr>
                <w:b/>
              </w:rPr>
              <w:t>Usage</w:t>
            </w:r>
          </w:p>
        </w:tc>
      </w:tr>
      <w:tr w:rsidR="0041063B" w14:paraId="1BC0006E" w14:textId="4925998B" w:rsidTr="00E930C2">
        <w:tc>
          <w:tcPr>
            <w:tcW w:w="1891" w:type="dxa"/>
          </w:tcPr>
          <w:p w14:paraId="43AEF482" w14:textId="45221510" w:rsidR="0041063B" w:rsidRDefault="0041063B" w:rsidP="007A1676">
            <w:pPr>
              <w:spacing w:line="240" w:lineRule="auto"/>
              <w:jc w:val="left"/>
            </w:pPr>
            <w:r>
              <w:t>Multiscore</w:t>
            </w:r>
          </w:p>
        </w:tc>
        <w:tc>
          <w:tcPr>
            <w:tcW w:w="4650" w:type="dxa"/>
          </w:tcPr>
          <w:p w14:paraId="29E6F133" w14:textId="1C255707" w:rsidR="0041063B" w:rsidRDefault="0041063B">
            <w:pPr>
              <w:spacing w:line="240" w:lineRule="auto"/>
            </w:pPr>
            <w:r>
              <w:t>This score quantifies the number and length of unbroken subsequences exactly matching the prediction. For each position, the score counts the number of subsequences (of length &gt;= 6) in peptides * the length of the subsequence, thereby placing a higher weight on longer matching subsequences. It does not account for K/Q and I/L.</w:t>
            </w:r>
          </w:p>
        </w:tc>
        <w:tc>
          <w:tcPr>
            <w:tcW w:w="3035" w:type="dxa"/>
          </w:tcPr>
          <w:p w14:paraId="42803B05" w14:textId="5D0F0E42" w:rsidR="0041063B" w:rsidRDefault="0041063B">
            <w:pPr>
              <w:spacing w:line="240" w:lineRule="auto"/>
            </w:pPr>
            <w:r>
              <w:t>Scoring relatively long (&gt;20 residues) contigs against bottom</w:t>
            </w:r>
            <w:r w:rsidR="00842206">
              <w:t>-</w:t>
            </w:r>
            <w:r>
              <w:t>up data</w:t>
            </w:r>
          </w:p>
        </w:tc>
      </w:tr>
      <w:tr w:rsidR="0041063B" w14:paraId="57674B5B" w14:textId="4C64FA45" w:rsidTr="00E930C2">
        <w:tc>
          <w:tcPr>
            <w:tcW w:w="1891" w:type="dxa"/>
          </w:tcPr>
          <w:p w14:paraId="1501347F" w14:textId="0C7D728F" w:rsidR="0041063B" w:rsidRDefault="0041063B" w:rsidP="007A1676">
            <w:pPr>
              <w:spacing w:line="240" w:lineRule="auto"/>
              <w:jc w:val="left"/>
            </w:pPr>
            <w:r>
              <w:t>Top-down fragmentation score at the best scoring offset  termed spectrum score</w:t>
            </w:r>
          </w:p>
        </w:tc>
        <w:tc>
          <w:tcPr>
            <w:tcW w:w="4650" w:type="dxa"/>
          </w:tcPr>
          <w:p w14:paraId="6A47968B" w14:textId="524598CD" w:rsidR="0041063B" w:rsidRDefault="0041063B">
            <w:pPr>
              <w:spacing w:line="240" w:lineRule="auto"/>
            </w:pPr>
            <w:r>
              <w:t xml:space="preserve">This score quantifies the overlap between the theoretical spectrum for a contig and the recorded middle down spectrum. The score </w:t>
            </w:r>
            <w:commentRangeStart w:id="45"/>
            <w:commentRangeStart w:id="46"/>
            <w:r>
              <w:t>is</w:t>
            </w:r>
            <w:commentRangeEnd w:id="45"/>
            <w:r>
              <w:rPr>
                <w:rStyle w:val="CommentReference"/>
              </w:rPr>
              <w:commentReference w:id="45"/>
            </w:r>
            <w:commentRangeEnd w:id="46"/>
            <w:r>
              <w:rPr>
                <w:rStyle w:val="CommentReference"/>
              </w:rPr>
              <w:commentReference w:id="46"/>
            </w:r>
            <w:r>
              <w:t xml:space="preserve"> a probability based score, where the likelihood of a random match is calculated based on the number of detected peaks vs the number of identified peaks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694d3365-7957-39cc-9c7a-23696b0382ff"]}],"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t>.</w:t>
            </w:r>
          </w:p>
        </w:tc>
        <w:tc>
          <w:tcPr>
            <w:tcW w:w="3035" w:type="dxa"/>
          </w:tcPr>
          <w:p w14:paraId="58E1FF88" w14:textId="76603470" w:rsidR="0041063B" w:rsidRDefault="0041063B">
            <w:pPr>
              <w:spacing w:line="240" w:lineRule="auto"/>
            </w:pPr>
            <w:r>
              <w:t>Scoring all contigs against MD fragmentation data</w:t>
            </w:r>
          </w:p>
        </w:tc>
      </w:tr>
      <w:tr w:rsidR="0041063B" w14:paraId="71B357CE" w14:textId="7114F5C5" w:rsidTr="00E930C2">
        <w:tc>
          <w:tcPr>
            <w:tcW w:w="1891" w:type="dxa"/>
          </w:tcPr>
          <w:p w14:paraId="4B199BA0" w14:textId="517DBF1F" w:rsidR="0041063B" w:rsidRDefault="0041063B" w:rsidP="007A1676">
            <w:pPr>
              <w:spacing w:line="240" w:lineRule="auto"/>
              <w:jc w:val="left"/>
            </w:pPr>
            <w:r>
              <w:t>PEAKS support score termed peaks score</w:t>
            </w:r>
          </w:p>
        </w:tc>
        <w:tc>
          <w:tcPr>
            <w:tcW w:w="4650" w:type="dxa"/>
          </w:tcPr>
          <w:p w14:paraId="30741E18" w14:textId="54C86179" w:rsidR="0041063B" w:rsidRDefault="0041063B" w:rsidP="007A1676">
            <w:pPr>
              <w:spacing w:line="240" w:lineRule="auto"/>
            </w:pPr>
            <w:r>
              <w:t xml:space="preserve">This score quantifies the support by PEAKS </w:t>
            </w:r>
            <w:r w:rsidRPr="007A1676">
              <w:rPr>
                <w:i/>
              </w:rPr>
              <w:t>de novo</w:t>
            </w:r>
            <w:r>
              <w:t xml:space="preserve"> reads. It is calculated by summing the number of reads that have a residue matching the prediction at the considered position. Positions for the prediction are numbered according to the IMGT numbering convention and reads are aligned to the prediction during manual inspection or CDR gap filling, or a consensus sequence based on the provided reads/templates/contaminants during initial scoring.</w:t>
            </w:r>
          </w:p>
        </w:tc>
        <w:tc>
          <w:tcPr>
            <w:tcW w:w="3035" w:type="dxa"/>
          </w:tcPr>
          <w:p w14:paraId="4C257FF3" w14:textId="2C6DFAFB" w:rsidR="0041063B" w:rsidRDefault="00842206" w:rsidP="007A1676">
            <w:pPr>
              <w:spacing w:line="240" w:lineRule="auto"/>
            </w:pPr>
            <w:r>
              <w:t>Internally s</w:t>
            </w:r>
            <w:r w:rsidR="0041063B">
              <w:t xml:space="preserve">coring CDR candidates </w:t>
            </w:r>
            <w:r>
              <w:t>against bottom up data (</w:t>
            </w:r>
            <w:r w:rsidR="0041063B">
              <w:t>before they are rescor</w:t>
            </w:r>
            <w:r>
              <w:t>ed as FR-CDR-FR contigs)</w:t>
            </w:r>
          </w:p>
        </w:tc>
      </w:tr>
      <w:tr w:rsidR="0041063B" w14:paraId="2AEB3CD4" w14:textId="55AA7102" w:rsidTr="00E930C2">
        <w:tc>
          <w:tcPr>
            <w:tcW w:w="1891" w:type="dxa"/>
          </w:tcPr>
          <w:p w14:paraId="277CE322" w14:textId="6019E3AC" w:rsidR="0041063B" w:rsidRDefault="0041063B" w:rsidP="007A1676">
            <w:pPr>
              <w:spacing w:line="240" w:lineRule="auto"/>
              <w:jc w:val="left"/>
            </w:pPr>
            <w:r>
              <w:t>Template support score</w:t>
            </w:r>
          </w:p>
        </w:tc>
        <w:tc>
          <w:tcPr>
            <w:tcW w:w="4650" w:type="dxa"/>
          </w:tcPr>
          <w:p w14:paraId="7D2260DF" w14:textId="706BA716" w:rsidR="0041063B" w:rsidRDefault="0041063B">
            <w:pPr>
              <w:spacing w:line="240" w:lineRule="auto"/>
            </w:pPr>
            <w:r>
              <w:t>This score quantifies the support by the provided template(s).It is calculated by summing the number of templates that have a residue matching the prediction at the considered position. Positions for the templates are numbered according to the IMGT numbering convention and the prediction is numbered by aligning to the consensus sequence based on the provided reads/templates/contaminants during initial scoring.</w:t>
            </w:r>
          </w:p>
        </w:tc>
        <w:tc>
          <w:tcPr>
            <w:tcW w:w="3035" w:type="dxa"/>
          </w:tcPr>
          <w:p w14:paraId="06BE2A81" w14:textId="4D255C63" w:rsidR="0041063B" w:rsidRDefault="00842206">
            <w:pPr>
              <w:spacing w:line="240" w:lineRule="auto"/>
            </w:pPr>
            <w:r>
              <w:t>Manual inspection</w:t>
            </w:r>
          </w:p>
        </w:tc>
      </w:tr>
      <w:tr w:rsidR="0041063B" w14:paraId="2AE31140" w14:textId="487142FF" w:rsidTr="00E930C2">
        <w:trPr>
          <w:trHeight w:val="899"/>
        </w:trPr>
        <w:tc>
          <w:tcPr>
            <w:tcW w:w="1891" w:type="dxa"/>
          </w:tcPr>
          <w:p w14:paraId="5F7A092E" w14:textId="5C402E66" w:rsidR="0041063B" w:rsidRDefault="0041063B" w:rsidP="007A1676">
            <w:pPr>
              <w:spacing w:line="240" w:lineRule="auto"/>
              <w:jc w:val="left"/>
            </w:pPr>
            <w:r>
              <w:t>Background support score</w:t>
            </w:r>
          </w:p>
        </w:tc>
        <w:tc>
          <w:tcPr>
            <w:tcW w:w="4650" w:type="dxa"/>
          </w:tcPr>
          <w:p w14:paraId="67BF245E" w14:textId="31F3D81A" w:rsidR="0041063B" w:rsidRDefault="0041063B" w:rsidP="007A1676">
            <w:pPr>
              <w:spacing w:line="240" w:lineRule="auto"/>
            </w:pPr>
            <w:r>
              <w:t>This score quantifies the support by the provided germline sequences in the IMGT. It is calculated by summing the number of germline sequences that have a residue matching the prediction at the considered position. Positions for the germlines are numbered according to the IMGT numbering convention and the prediction is numbered by aligning to a consensus sequence based on the provided reads/templates/contaminants during initial scoring.</w:t>
            </w:r>
          </w:p>
        </w:tc>
        <w:tc>
          <w:tcPr>
            <w:tcW w:w="3035" w:type="dxa"/>
          </w:tcPr>
          <w:p w14:paraId="3C2409F4" w14:textId="2FB534BE" w:rsidR="0041063B" w:rsidRDefault="00842206" w:rsidP="007A1676">
            <w:pPr>
              <w:spacing w:line="240" w:lineRule="auto"/>
            </w:pPr>
            <w:r>
              <w:t>Manual inspection</w:t>
            </w:r>
          </w:p>
        </w:tc>
      </w:tr>
    </w:tbl>
    <w:p w14:paraId="547505A6" w14:textId="72B63C3A" w:rsidR="009C6CF2" w:rsidRDefault="00D20162" w:rsidP="00D20162">
      <w:pPr>
        <w:pStyle w:val="Heading3"/>
      </w:pPr>
      <w:r w:rsidRPr="00E930C2">
        <w:rPr>
          <w:rStyle w:val="Heading2Char"/>
          <w:rFonts w:eastAsiaTheme="minorHAnsi"/>
          <w:b/>
          <w:bCs/>
        </w:rPr>
        <w:lastRenderedPageBreak/>
        <w:t>Different scores used in the algorithm</w:t>
      </w:r>
      <w:r w:rsidRPr="00D20162">
        <w:t>.</w:t>
      </w:r>
    </w:p>
    <w:p w14:paraId="2975D37A" w14:textId="05740492" w:rsidR="006D0EE6" w:rsidRDefault="006D0EE6">
      <w:pPr>
        <w:spacing w:line="259" w:lineRule="auto"/>
        <w:jc w:val="left"/>
      </w:pPr>
      <w:r>
        <w:br w:type="page"/>
      </w:r>
    </w:p>
    <w:p w14:paraId="07F068C2" w14:textId="57B3C8FB" w:rsidR="00D20162" w:rsidRDefault="00D20162" w:rsidP="00E930C2">
      <w:pPr>
        <w:pStyle w:val="Heading2"/>
        <w:rPr>
          <w:rFonts w:ascii="Times" w:hAnsi="Times"/>
        </w:rPr>
      </w:pPr>
      <w:r w:rsidRPr="007F57C6">
        <w:rPr>
          <w:rFonts w:ascii="Times" w:hAnsi="Times"/>
        </w:rPr>
        <w:lastRenderedPageBreak/>
        <w:t>Figure S6</w:t>
      </w:r>
    </w:p>
    <w:p w14:paraId="7371E669" w14:textId="342B9B45" w:rsidR="00E61F9F" w:rsidRDefault="00441DD3" w:rsidP="00777CB7">
      <w:pPr>
        <w:rPr>
          <w:rFonts w:ascii="Times" w:hAnsi="Times"/>
          <w:b/>
          <w:bCs/>
          <w:sz w:val="24"/>
          <w:szCs w:val="24"/>
        </w:rPr>
      </w:pPr>
      <w:r>
        <w:rPr>
          <w:noProof/>
          <w:lang w:val="en-US"/>
        </w:rPr>
        <w:drawing>
          <wp:inline distT="0" distB="0" distL="0" distR="0" wp14:anchorId="5A88002D" wp14:editId="79508BF2">
            <wp:extent cx="5602446" cy="78319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759" cy="7846350"/>
                    </a:xfrm>
                    <a:prstGeom prst="rect">
                      <a:avLst/>
                    </a:prstGeom>
                  </pic:spPr>
                </pic:pic>
              </a:graphicData>
            </a:graphic>
          </wp:inline>
        </w:drawing>
      </w:r>
    </w:p>
    <w:p w14:paraId="66B3C2AE" w14:textId="27A1FF6A" w:rsidR="00D20162" w:rsidRPr="00D20162" w:rsidRDefault="00476FB8" w:rsidP="00E930C2">
      <w:pPr>
        <w:pStyle w:val="Heading3"/>
        <w:rPr>
          <w:rStyle w:val="Heading2Char"/>
          <w:rFonts w:eastAsiaTheme="minorHAnsi"/>
          <w:b/>
          <w:bCs/>
        </w:rPr>
      </w:pPr>
      <w:bookmarkStart w:id="47" w:name="_Hlk126343873"/>
      <w:r w:rsidRPr="00E930C2">
        <w:rPr>
          <w:rStyle w:val="Heading2Char"/>
          <w:rFonts w:eastAsiaTheme="minorHAnsi"/>
          <w:b/>
          <w:bCs/>
        </w:rPr>
        <w:t>CDR candidate</w:t>
      </w:r>
      <w:r w:rsidRPr="00D20162">
        <w:rPr>
          <w:rStyle w:val="Heading2Char"/>
          <w:rFonts w:eastAsiaTheme="minorHAnsi"/>
          <w:b/>
          <w:bCs/>
        </w:rPr>
        <w:t xml:space="preserve"> generation</w:t>
      </w:r>
    </w:p>
    <w:p w14:paraId="1FEF16B0" w14:textId="2E5822D8" w:rsidR="00777CB7" w:rsidRPr="00E736E8" w:rsidRDefault="00777CB7" w:rsidP="00B92A1D">
      <w:pPr>
        <w:spacing w:after="0" w:line="360" w:lineRule="auto"/>
      </w:pPr>
      <w:r>
        <w:lastRenderedPageBreak/>
        <w:t>Candidate CDR sequences are generated</w:t>
      </w:r>
      <w:r w:rsidR="00476FB8">
        <w:t xml:space="preserve"> by joining a pair of adjacent FR candidates (e.g. an FR1 candidate and an FR2 candidate) using </w:t>
      </w:r>
      <w:r>
        <w:t>overhanging reads from both FRs</w:t>
      </w:r>
      <w:r w:rsidR="00B92A1D">
        <w:t xml:space="preserve"> (</w:t>
      </w:r>
      <w:r w:rsidR="00B92A1D">
        <w:rPr>
          <w:highlight w:val="yellow"/>
        </w:rPr>
        <w:t>first</w:t>
      </w:r>
      <w:r w:rsidR="00B92A1D" w:rsidRPr="00F8658C">
        <w:rPr>
          <w:highlight w:val="yellow"/>
        </w:rPr>
        <w:t xml:space="preserve"> panel</w:t>
      </w:r>
      <w:r w:rsidR="00B92A1D">
        <w:t>)</w:t>
      </w:r>
      <w:r>
        <w:t xml:space="preserve">. Reads containing the 3 flanking residues are taken for </w:t>
      </w:r>
      <w:r w:rsidR="00476FB8">
        <w:t xml:space="preserve">the left (e.g. FR1) and right </w:t>
      </w:r>
      <w:r>
        <w:t>FR</w:t>
      </w:r>
      <w:r w:rsidR="00B92A1D">
        <w:t xml:space="preserve"> (e.g. FR2)</w:t>
      </w:r>
      <w:r>
        <w:t>. The N-terminal overhanging reads are then combined with the C-terminal (e.g. FR2)</w:t>
      </w:r>
      <w:r w:rsidR="00B92A1D">
        <w:t xml:space="preserve"> overhanging reads</w:t>
      </w:r>
      <w:r>
        <w:t>, generating all possible combinations (</w:t>
      </w:r>
      <w:r w:rsidRPr="00F8658C">
        <w:rPr>
          <w:highlight w:val="yellow"/>
        </w:rPr>
        <w:t>second panel</w:t>
      </w:r>
      <w:r>
        <w:t>). The mass of the CDR is calculated using the FRs and the s</w:t>
      </w:r>
      <w:r w:rsidRPr="00F8658C">
        <w:rPr>
          <w:i/>
          <w:iCs/>
        </w:rPr>
        <w:t>liding window score</w:t>
      </w:r>
      <w:r>
        <w:rPr>
          <w:i/>
          <w:iCs/>
        </w:rPr>
        <w:t xml:space="preserve"> </w:t>
      </w:r>
      <w:r w:rsidRPr="00F8658C">
        <w:t>(</w:t>
      </w:r>
      <w:r w:rsidRPr="00F8658C">
        <w:rPr>
          <w:highlight w:val="yellow"/>
        </w:rPr>
        <w:t>Figure S4</w:t>
      </w:r>
      <w:r w:rsidRPr="00F8658C">
        <w:t>)</w:t>
      </w:r>
      <w:r>
        <w:t xml:space="preserve"> and used to filter the CDR candidates</w:t>
      </w:r>
      <w:r w:rsidR="00B92A1D">
        <w:t>,</w:t>
      </w:r>
      <w:r>
        <w:t xml:space="preserve"> retaining only those matching the </w:t>
      </w:r>
      <w:r w:rsidR="003C6572">
        <w:t xml:space="preserve">target </w:t>
      </w:r>
      <w:r>
        <w:t>mass within a 5 Da tolerance</w:t>
      </w:r>
      <w:r w:rsidR="00B92A1D">
        <w:t xml:space="preserve"> (</w:t>
      </w:r>
      <w:r w:rsidR="00B92A1D">
        <w:rPr>
          <w:highlight w:val="yellow"/>
        </w:rPr>
        <w:t>third</w:t>
      </w:r>
      <w:r w:rsidR="00B92A1D" w:rsidRPr="00F8658C">
        <w:rPr>
          <w:highlight w:val="yellow"/>
        </w:rPr>
        <w:t xml:space="preserve"> panel</w:t>
      </w:r>
      <w:r w:rsidR="00B92A1D">
        <w:t>)</w:t>
      </w:r>
      <w:r>
        <w:t>.</w:t>
      </w:r>
    </w:p>
    <w:bookmarkEnd w:id="47"/>
    <w:bookmarkEnd w:id="0"/>
    <w:p w14:paraId="603E7615" w14:textId="0EA40CA7" w:rsidR="00053E3D" w:rsidRPr="00E736E8" w:rsidRDefault="00053E3D" w:rsidP="00777CB7"/>
    <w:sectPr w:rsidR="00053E3D" w:rsidRPr="00E736E8">
      <w:headerReference w:type="default" r:id="rId21"/>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8" w:author="Heck, A.J.R. (Albert)" w:date="2023-02-13T13:09:00Z" w:initials="HA(">
    <w:p w14:paraId="5BD8032A" w14:textId="77777777" w:rsidR="00477127" w:rsidRDefault="00477127" w:rsidP="00477127">
      <w:pPr>
        <w:jc w:val="left"/>
      </w:pPr>
      <w:r>
        <w:rPr>
          <w:rStyle w:val="CommentReference"/>
        </w:rPr>
        <w:annotationRef/>
      </w:r>
      <w:r>
        <w:rPr>
          <w:sz w:val="20"/>
          <w:szCs w:val="20"/>
        </w:rPr>
        <w:t>this also requires an extended description</w:t>
      </w:r>
    </w:p>
  </w:comment>
  <w:comment w:id="45" w:author="Graaf, S.C. de (Bastiaan)" w:date="2023-01-19T14:01:00Z" w:initials="GSd(">
    <w:p w14:paraId="7AE62047" w14:textId="77777777" w:rsidR="0041063B" w:rsidRDefault="0041063B" w:rsidP="00F74D12">
      <w:pPr>
        <w:pStyle w:val="CommentText"/>
      </w:pPr>
      <w:r>
        <w:rPr>
          <w:rStyle w:val="CommentReference"/>
        </w:rPr>
        <w:annotationRef/>
      </w:r>
      <w:r w:rsidRPr="000A1347">
        <w:rPr>
          <w:lang w:val="en-US"/>
        </w:rPr>
        <w:t>Is there succinct definition for the psm score we use?</w:t>
      </w:r>
    </w:p>
  </w:comment>
  <w:comment w:id="46" w:author="Scheltema, R.A. (Richard)" w:date="2023-01-24T10:24:00Z" w:initials="SR(">
    <w:p w14:paraId="7C2CDD05" w14:textId="09CD1D26" w:rsidR="0041063B" w:rsidRDefault="0041063B">
      <w:pPr>
        <w:pStyle w:val="CommentText"/>
      </w:pPr>
      <w:r>
        <w:rPr>
          <w:rStyle w:val="CommentReference"/>
        </w:rPr>
        <w:annotationRef/>
      </w:r>
      <w:r w:rsidRPr="00AE1B73">
        <w:t>https://www.pnas.org/doi/pdf/10.1073/pnas.0405549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D8032A" w15:done="0"/>
  <w15:commentEx w15:paraId="7AE62047" w15:done="0"/>
  <w15:commentEx w15:paraId="7C2CDD05" w15:paraIdParent="7AE62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7682A" w16cex:dateUtc="2023-02-13T12:09:00Z"/>
  <w16cex:commentExtensible w16cex:durableId="2773CBCE" w16cex:dateUtc="2023-01-19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9D877" w16cid:durableId="2742E2D1"/>
  <w16cid:commentId w16cid:paraId="5BD8032A" w16cid:durableId="2797682A"/>
  <w16cid:commentId w16cid:paraId="7AE62047" w16cid:durableId="2773CBCE"/>
  <w16cid:commentId w16cid:paraId="7C2CDD05" w16cid:durableId="27824C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6EDC13" w14:textId="77777777" w:rsidR="00867112" w:rsidRDefault="00867112" w:rsidP="00433B8F">
      <w:r>
        <w:separator/>
      </w:r>
    </w:p>
  </w:endnote>
  <w:endnote w:type="continuationSeparator" w:id="0">
    <w:p w14:paraId="1B99CFED" w14:textId="77777777" w:rsidR="00867112" w:rsidRDefault="00867112" w:rsidP="00433B8F">
      <w:r>
        <w:continuationSeparator/>
      </w:r>
    </w:p>
  </w:endnote>
  <w:endnote w:type="continuationNotice" w:id="1">
    <w:p w14:paraId="7DCF85C2" w14:textId="77777777" w:rsidR="00867112" w:rsidRDefault="008671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0819305"/>
      <w:docPartObj>
        <w:docPartGallery w:val="Page Numbers (Bottom of Page)"/>
        <w:docPartUnique/>
      </w:docPartObj>
    </w:sdtPr>
    <w:sdtEndPr>
      <w:rPr>
        <w:noProof/>
      </w:rPr>
    </w:sdtEndPr>
    <w:sdtContent>
      <w:p w14:paraId="7E179089" w14:textId="731EBDAD" w:rsidR="00B459D2" w:rsidRDefault="00B459D2" w:rsidP="000A1347">
        <w:pPr>
          <w:pStyle w:val="Footer"/>
        </w:pPr>
        <w:r>
          <w:fldChar w:fldCharType="begin"/>
        </w:r>
        <w:r>
          <w:instrText xml:space="preserve"> PAGE   \* MERGEFORMAT </w:instrText>
        </w:r>
        <w:r>
          <w:fldChar w:fldCharType="separate"/>
        </w:r>
        <w:r w:rsidR="006E6462">
          <w:rPr>
            <w:noProof/>
          </w:rPr>
          <w:t>11</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4EC77E" w14:textId="77777777" w:rsidR="00867112" w:rsidRDefault="00867112" w:rsidP="00433B8F">
      <w:r>
        <w:separator/>
      </w:r>
    </w:p>
  </w:footnote>
  <w:footnote w:type="continuationSeparator" w:id="0">
    <w:p w14:paraId="3C2D7502" w14:textId="77777777" w:rsidR="00867112" w:rsidRDefault="00867112" w:rsidP="00433B8F">
      <w:r>
        <w:continuationSeparator/>
      </w:r>
    </w:p>
  </w:footnote>
  <w:footnote w:type="continuationNotice" w:id="1">
    <w:p w14:paraId="65CD7548" w14:textId="77777777" w:rsidR="00867112" w:rsidRDefault="008671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AEEC6" w14:textId="51E9B31A" w:rsidR="00B459D2" w:rsidRDefault="00B459D2"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eltema, R.A. (Richard)">
    <w15:presenceInfo w15:providerId="AD" w15:userId="S-1-5-21-2000478354-115176313-1801674531-627994"/>
  </w15:person>
  <w15:person w15:author="Graaf, S.C. de (Bastiaan)">
    <w15:presenceInfo w15:providerId="AD" w15:userId="S::s.c.degraaf@uu.nl::cf431a3b-2f78-4eb5-99bc-fe2000999c6b"/>
  </w15:person>
  <w15:person w15:author="Heck, A.J.R. (Albert)">
    <w15:presenceInfo w15:providerId="AD" w15:userId="S::a.j.r.heck@uu.nl::c31694e6-4b4b-4f86-acd9-1f0df54f8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F11"/>
    <w:rsid w:val="00003FB8"/>
    <w:rsid w:val="0000432F"/>
    <w:rsid w:val="0000577C"/>
    <w:rsid w:val="00006406"/>
    <w:rsid w:val="00012354"/>
    <w:rsid w:val="00013848"/>
    <w:rsid w:val="000140FC"/>
    <w:rsid w:val="00015ECD"/>
    <w:rsid w:val="000224CC"/>
    <w:rsid w:val="00024FC2"/>
    <w:rsid w:val="000252D7"/>
    <w:rsid w:val="0002533E"/>
    <w:rsid w:val="00025C45"/>
    <w:rsid w:val="0002735A"/>
    <w:rsid w:val="00027F99"/>
    <w:rsid w:val="00031C25"/>
    <w:rsid w:val="00034554"/>
    <w:rsid w:val="00034ADD"/>
    <w:rsid w:val="0003592B"/>
    <w:rsid w:val="00036027"/>
    <w:rsid w:val="00037747"/>
    <w:rsid w:val="00037991"/>
    <w:rsid w:val="00037A5A"/>
    <w:rsid w:val="00040649"/>
    <w:rsid w:val="000406BA"/>
    <w:rsid w:val="00040876"/>
    <w:rsid w:val="00041F6F"/>
    <w:rsid w:val="00043623"/>
    <w:rsid w:val="0004582F"/>
    <w:rsid w:val="00052435"/>
    <w:rsid w:val="0005323C"/>
    <w:rsid w:val="0005365F"/>
    <w:rsid w:val="00053E3D"/>
    <w:rsid w:val="00054718"/>
    <w:rsid w:val="00054C4A"/>
    <w:rsid w:val="00055EF4"/>
    <w:rsid w:val="000569DC"/>
    <w:rsid w:val="000578CE"/>
    <w:rsid w:val="00060F9B"/>
    <w:rsid w:val="00061D24"/>
    <w:rsid w:val="00063E9B"/>
    <w:rsid w:val="000641AB"/>
    <w:rsid w:val="000650B1"/>
    <w:rsid w:val="00066B59"/>
    <w:rsid w:val="00071632"/>
    <w:rsid w:val="0007256B"/>
    <w:rsid w:val="00072B23"/>
    <w:rsid w:val="00073618"/>
    <w:rsid w:val="000736C3"/>
    <w:rsid w:val="000738FF"/>
    <w:rsid w:val="000764FB"/>
    <w:rsid w:val="00076797"/>
    <w:rsid w:val="000767CD"/>
    <w:rsid w:val="000800A5"/>
    <w:rsid w:val="000808F2"/>
    <w:rsid w:val="00082176"/>
    <w:rsid w:val="00082FF0"/>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D34"/>
    <w:rsid w:val="000A1347"/>
    <w:rsid w:val="000A2BD1"/>
    <w:rsid w:val="000A5ABC"/>
    <w:rsid w:val="000A6607"/>
    <w:rsid w:val="000A6783"/>
    <w:rsid w:val="000A68DE"/>
    <w:rsid w:val="000A7095"/>
    <w:rsid w:val="000A71A6"/>
    <w:rsid w:val="000B0A24"/>
    <w:rsid w:val="000B1059"/>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3865"/>
    <w:rsid w:val="000C448E"/>
    <w:rsid w:val="000C4B4D"/>
    <w:rsid w:val="000C5235"/>
    <w:rsid w:val="000C6B3E"/>
    <w:rsid w:val="000D1989"/>
    <w:rsid w:val="000D4C2A"/>
    <w:rsid w:val="000D52EE"/>
    <w:rsid w:val="000E153B"/>
    <w:rsid w:val="000E217E"/>
    <w:rsid w:val="000E27AC"/>
    <w:rsid w:val="000E2D08"/>
    <w:rsid w:val="000E306E"/>
    <w:rsid w:val="000E476E"/>
    <w:rsid w:val="000E4F22"/>
    <w:rsid w:val="000F1831"/>
    <w:rsid w:val="000F18A7"/>
    <w:rsid w:val="000F56C7"/>
    <w:rsid w:val="000F6266"/>
    <w:rsid w:val="000F6D01"/>
    <w:rsid w:val="000F738D"/>
    <w:rsid w:val="000F7B20"/>
    <w:rsid w:val="00100F89"/>
    <w:rsid w:val="001050A5"/>
    <w:rsid w:val="0010522E"/>
    <w:rsid w:val="00107D42"/>
    <w:rsid w:val="00110CA0"/>
    <w:rsid w:val="001114C2"/>
    <w:rsid w:val="001119F2"/>
    <w:rsid w:val="00117094"/>
    <w:rsid w:val="00117726"/>
    <w:rsid w:val="0012065F"/>
    <w:rsid w:val="001225AB"/>
    <w:rsid w:val="001225DB"/>
    <w:rsid w:val="00124076"/>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1C9"/>
    <w:rsid w:val="001808A0"/>
    <w:rsid w:val="0018125F"/>
    <w:rsid w:val="00181776"/>
    <w:rsid w:val="00181E62"/>
    <w:rsid w:val="00181FB4"/>
    <w:rsid w:val="00183109"/>
    <w:rsid w:val="00183687"/>
    <w:rsid w:val="00184FE6"/>
    <w:rsid w:val="00186617"/>
    <w:rsid w:val="0018767D"/>
    <w:rsid w:val="00191D4E"/>
    <w:rsid w:val="00191FBF"/>
    <w:rsid w:val="001926E1"/>
    <w:rsid w:val="001931FB"/>
    <w:rsid w:val="001933DB"/>
    <w:rsid w:val="001938A0"/>
    <w:rsid w:val="001945AA"/>
    <w:rsid w:val="00195FE1"/>
    <w:rsid w:val="001A197F"/>
    <w:rsid w:val="001A452A"/>
    <w:rsid w:val="001A4A07"/>
    <w:rsid w:val="001A5517"/>
    <w:rsid w:val="001A5D18"/>
    <w:rsid w:val="001A6FBB"/>
    <w:rsid w:val="001A7C6C"/>
    <w:rsid w:val="001B1F30"/>
    <w:rsid w:val="001B20B7"/>
    <w:rsid w:val="001B6513"/>
    <w:rsid w:val="001B6A5D"/>
    <w:rsid w:val="001C6839"/>
    <w:rsid w:val="001C7AF3"/>
    <w:rsid w:val="001D0ABF"/>
    <w:rsid w:val="001D29B5"/>
    <w:rsid w:val="001D5F57"/>
    <w:rsid w:val="001D60E4"/>
    <w:rsid w:val="001D68A5"/>
    <w:rsid w:val="001E0C3A"/>
    <w:rsid w:val="001E1345"/>
    <w:rsid w:val="001E1E96"/>
    <w:rsid w:val="001E300F"/>
    <w:rsid w:val="001E51E2"/>
    <w:rsid w:val="001E588C"/>
    <w:rsid w:val="001E74F4"/>
    <w:rsid w:val="001E7891"/>
    <w:rsid w:val="001F22F5"/>
    <w:rsid w:val="001F30F8"/>
    <w:rsid w:val="001F5E50"/>
    <w:rsid w:val="001F5F34"/>
    <w:rsid w:val="001F69C5"/>
    <w:rsid w:val="001F7160"/>
    <w:rsid w:val="001F741A"/>
    <w:rsid w:val="00200646"/>
    <w:rsid w:val="00203F44"/>
    <w:rsid w:val="00205D5D"/>
    <w:rsid w:val="002066F0"/>
    <w:rsid w:val="00212B64"/>
    <w:rsid w:val="00213FE9"/>
    <w:rsid w:val="00214142"/>
    <w:rsid w:val="00214D9A"/>
    <w:rsid w:val="00215D59"/>
    <w:rsid w:val="002161A5"/>
    <w:rsid w:val="00216B94"/>
    <w:rsid w:val="00216F98"/>
    <w:rsid w:val="002205D1"/>
    <w:rsid w:val="00222C79"/>
    <w:rsid w:val="00222DC3"/>
    <w:rsid w:val="0022511D"/>
    <w:rsid w:val="00226CC2"/>
    <w:rsid w:val="00227E66"/>
    <w:rsid w:val="00231B37"/>
    <w:rsid w:val="00234697"/>
    <w:rsid w:val="002370BE"/>
    <w:rsid w:val="0023721E"/>
    <w:rsid w:val="00241AC9"/>
    <w:rsid w:val="00241CD8"/>
    <w:rsid w:val="00241EB4"/>
    <w:rsid w:val="00241FD6"/>
    <w:rsid w:val="00246479"/>
    <w:rsid w:val="0024790D"/>
    <w:rsid w:val="00253A82"/>
    <w:rsid w:val="00254A68"/>
    <w:rsid w:val="00256DE0"/>
    <w:rsid w:val="00260F98"/>
    <w:rsid w:val="002616CF"/>
    <w:rsid w:val="00264C3D"/>
    <w:rsid w:val="00266363"/>
    <w:rsid w:val="00266C5D"/>
    <w:rsid w:val="00267C47"/>
    <w:rsid w:val="00267C8D"/>
    <w:rsid w:val="00270175"/>
    <w:rsid w:val="00271DDF"/>
    <w:rsid w:val="0027258C"/>
    <w:rsid w:val="00272885"/>
    <w:rsid w:val="00273051"/>
    <w:rsid w:val="00275DAA"/>
    <w:rsid w:val="00280046"/>
    <w:rsid w:val="0028036F"/>
    <w:rsid w:val="00280F99"/>
    <w:rsid w:val="002815BA"/>
    <w:rsid w:val="00286D5B"/>
    <w:rsid w:val="002871AC"/>
    <w:rsid w:val="00293988"/>
    <w:rsid w:val="00293EA3"/>
    <w:rsid w:val="00295AF8"/>
    <w:rsid w:val="002967D2"/>
    <w:rsid w:val="0029710B"/>
    <w:rsid w:val="00297D11"/>
    <w:rsid w:val="002A14A7"/>
    <w:rsid w:val="002A187E"/>
    <w:rsid w:val="002A4FC3"/>
    <w:rsid w:val="002A5E21"/>
    <w:rsid w:val="002A7251"/>
    <w:rsid w:val="002A733E"/>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DCA"/>
    <w:rsid w:val="002C412E"/>
    <w:rsid w:val="002C47E2"/>
    <w:rsid w:val="002C5F58"/>
    <w:rsid w:val="002C6AFE"/>
    <w:rsid w:val="002C7E53"/>
    <w:rsid w:val="002D1BE0"/>
    <w:rsid w:val="002D1D5F"/>
    <w:rsid w:val="002D31ED"/>
    <w:rsid w:val="002D487E"/>
    <w:rsid w:val="002D5C27"/>
    <w:rsid w:val="002E06D6"/>
    <w:rsid w:val="002E0A98"/>
    <w:rsid w:val="002E1051"/>
    <w:rsid w:val="002F226C"/>
    <w:rsid w:val="002F2ADF"/>
    <w:rsid w:val="002F3617"/>
    <w:rsid w:val="002F5B85"/>
    <w:rsid w:val="002F6F50"/>
    <w:rsid w:val="0030202A"/>
    <w:rsid w:val="00303027"/>
    <w:rsid w:val="0030337D"/>
    <w:rsid w:val="00303CDA"/>
    <w:rsid w:val="00303FB2"/>
    <w:rsid w:val="00304F8F"/>
    <w:rsid w:val="00306A0E"/>
    <w:rsid w:val="00307A4B"/>
    <w:rsid w:val="00307C7D"/>
    <w:rsid w:val="0031023E"/>
    <w:rsid w:val="003103F3"/>
    <w:rsid w:val="0031230F"/>
    <w:rsid w:val="00314155"/>
    <w:rsid w:val="00315FEE"/>
    <w:rsid w:val="00317B16"/>
    <w:rsid w:val="0032137C"/>
    <w:rsid w:val="0032293B"/>
    <w:rsid w:val="00322E55"/>
    <w:rsid w:val="00324585"/>
    <w:rsid w:val="003251CD"/>
    <w:rsid w:val="00326834"/>
    <w:rsid w:val="00326C0D"/>
    <w:rsid w:val="003319EC"/>
    <w:rsid w:val="00331CD3"/>
    <w:rsid w:val="003341B4"/>
    <w:rsid w:val="00335964"/>
    <w:rsid w:val="00336021"/>
    <w:rsid w:val="00336F8C"/>
    <w:rsid w:val="00337FAB"/>
    <w:rsid w:val="00341C22"/>
    <w:rsid w:val="003443F9"/>
    <w:rsid w:val="00347D48"/>
    <w:rsid w:val="00350D07"/>
    <w:rsid w:val="00351365"/>
    <w:rsid w:val="00351575"/>
    <w:rsid w:val="00352087"/>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A0A3D"/>
    <w:rsid w:val="003A2432"/>
    <w:rsid w:val="003A2919"/>
    <w:rsid w:val="003A3192"/>
    <w:rsid w:val="003A3DAA"/>
    <w:rsid w:val="003A5072"/>
    <w:rsid w:val="003A50D6"/>
    <w:rsid w:val="003A5EE5"/>
    <w:rsid w:val="003A79C5"/>
    <w:rsid w:val="003A7A30"/>
    <w:rsid w:val="003B410A"/>
    <w:rsid w:val="003B506E"/>
    <w:rsid w:val="003B732C"/>
    <w:rsid w:val="003C0714"/>
    <w:rsid w:val="003C3BDE"/>
    <w:rsid w:val="003C4F3A"/>
    <w:rsid w:val="003C6572"/>
    <w:rsid w:val="003C7C30"/>
    <w:rsid w:val="003C7FB5"/>
    <w:rsid w:val="003D1D0B"/>
    <w:rsid w:val="003D2107"/>
    <w:rsid w:val="003D3960"/>
    <w:rsid w:val="003D5087"/>
    <w:rsid w:val="003D63B6"/>
    <w:rsid w:val="003D7304"/>
    <w:rsid w:val="003D7AAE"/>
    <w:rsid w:val="003E072D"/>
    <w:rsid w:val="003E0BA0"/>
    <w:rsid w:val="003E35DF"/>
    <w:rsid w:val="003E5D1D"/>
    <w:rsid w:val="003E5E9B"/>
    <w:rsid w:val="003E7D12"/>
    <w:rsid w:val="003F0D6A"/>
    <w:rsid w:val="003F2780"/>
    <w:rsid w:val="003F43BC"/>
    <w:rsid w:val="003F5EC8"/>
    <w:rsid w:val="004007D7"/>
    <w:rsid w:val="00400BAE"/>
    <w:rsid w:val="00403DF5"/>
    <w:rsid w:val="0040748D"/>
    <w:rsid w:val="00407712"/>
    <w:rsid w:val="0041063B"/>
    <w:rsid w:val="00414447"/>
    <w:rsid w:val="004149C8"/>
    <w:rsid w:val="00416F22"/>
    <w:rsid w:val="004171CB"/>
    <w:rsid w:val="00417A2C"/>
    <w:rsid w:val="00417A9D"/>
    <w:rsid w:val="00420EAB"/>
    <w:rsid w:val="00421553"/>
    <w:rsid w:val="0042234D"/>
    <w:rsid w:val="00424471"/>
    <w:rsid w:val="004256A0"/>
    <w:rsid w:val="00426078"/>
    <w:rsid w:val="00426861"/>
    <w:rsid w:val="00426C74"/>
    <w:rsid w:val="00430141"/>
    <w:rsid w:val="00430224"/>
    <w:rsid w:val="00431A1F"/>
    <w:rsid w:val="00431D56"/>
    <w:rsid w:val="00433B8F"/>
    <w:rsid w:val="00434D28"/>
    <w:rsid w:val="00436EDE"/>
    <w:rsid w:val="004405B1"/>
    <w:rsid w:val="0044167B"/>
    <w:rsid w:val="00441DD3"/>
    <w:rsid w:val="00441F85"/>
    <w:rsid w:val="00442203"/>
    <w:rsid w:val="00445EE1"/>
    <w:rsid w:val="00452039"/>
    <w:rsid w:val="00453308"/>
    <w:rsid w:val="00453A8E"/>
    <w:rsid w:val="00453E84"/>
    <w:rsid w:val="004606B8"/>
    <w:rsid w:val="00461BD9"/>
    <w:rsid w:val="00464D62"/>
    <w:rsid w:val="004668E2"/>
    <w:rsid w:val="00472140"/>
    <w:rsid w:val="00472533"/>
    <w:rsid w:val="0047333E"/>
    <w:rsid w:val="0047511F"/>
    <w:rsid w:val="00476FB8"/>
    <w:rsid w:val="00477127"/>
    <w:rsid w:val="0047792E"/>
    <w:rsid w:val="00481193"/>
    <w:rsid w:val="00481818"/>
    <w:rsid w:val="00481E22"/>
    <w:rsid w:val="0048238E"/>
    <w:rsid w:val="004823FB"/>
    <w:rsid w:val="00484566"/>
    <w:rsid w:val="00484F4E"/>
    <w:rsid w:val="004851A6"/>
    <w:rsid w:val="00493853"/>
    <w:rsid w:val="00493A9D"/>
    <w:rsid w:val="00495827"/>
    <w:rsid w:val="004A0B3A"/>
    <w:rsid w:val="004A2034"/>
    <w:rsid w:val="004B0C36"/>
    <w:rsid w:val="004B0F15"/>
    <w:rsid w:val="004B15CE"/>
    <w:rsid w:val="004B335C"/>
    <w:rsid w:val="004B4507"/>
    <w:rsid w:val="004C2FA3"/>
    <w:rsid w:val="004C3CDC"/>
    <w:rsid w:val="004C417C"/>
    <w:rsid w:val="004C7537"/>
    <w:rsid w:val="004D0A89"/>
    <w:rsid w:val="004D1555"/>
    <w:rsid w:val="004D60C0"/>
    <w:rsid w:val="004D6DE3"/>
    <w:rsid w:val="004D7750"/>
    <w:rsid w:val="004E0031"/>
    <w:rsid w:val="004E03E6"/>
    <w:rsid w:val="004E0B86"/>
    <w:rsid w:val="004E4616"/>
    <w:rsid w:val="004E66F9"/>
    <w:rsid w:val="004E67BA"/>
    <w:rsid w:val="004E7A67"/>
    <w:rsid w:val="004F62D7"/>
    <w:rsid w:val="004F71F0"/>
    <w:rsid w:val="004F7691"/>
    <w:rsid w:val="00501F2C"/>
    <w:rsid w:val="005033F5"/>
    <w:rsid w:val="005059B0"/>
    <w:rsid w:val="005079E3"/>
    <w:rsid w:val="00510F84"/>
    <w:rsid w:val="00511EDF"/>
    <w:rsid w:val="00512899"/>
    <w:rsid w:val="0051500D"/>
    <w:rsid w:val="00517F17"/>
    <w:rsid w:val="00520274"/>
    <w:rsid w:val="00520950"/>
    <w:rsid w:val="005213E8"/>
    <w:rsid w:val="00521CFE"/>
    <w:rsid w:val="00526FBA"/>
    <w:rsid w:val="0052715B"/>
    <w:rsid w:val="00527CBE"/>
    <w:rsid w:val="00530435"/>
    <w:rsid w:val="005343D1"/>
    <w:rsid w:val="005343D6"/>
    <w:rsid w:val="00536044"/>
    <w:rsid w:val="00542C71"/>
    <w:rsid w:val="00545019"/>
    <w:rsid w:val="00545136"/>
    <w:rsid w:val="00545A10"/>
    <w:rsid w:val="00546229"/>
    <w:rsid w:val="00546386"/>
    <w:rsid w:val="0054691A"/>
    <w:rsid w:val="00547CD2"/>
    <w:rsid w:val="0055087E"/>
    <w:rsid w:val="00550FD1"/>
    <w:rsid w:val="005516BE"/>
    <w:rsid w:val="005552A2"/>
    <w:rsid w:val="00555669"/>
    <w:rsid w:val="005570BA"/>
    <w:rsid w:val="0056125B"/>
    <w:rsid w:val="00562DAA"/>
    <w:rsid w:val="005633AF"/>
    <w:rsid w:val="00563CA3"/>
    <w:rsid w:val="005641F7"/>
    <w:rsid w:val="00564B41"/>
    <w:rsid w:val="00565A53"/>
    <w:rsid w:val="0056671C"/>
    <w:rsid w:val="00566979"/>
    <w:rsid w:val="00567249"/>
    <w:rsid w:val="00567B87"/>
    <w:rsid w:val="00571A27"/>
    <w:rsid w:val="00572DA5"/>
    <w:rsid w:val="00573B6A"/>
    <w:rsid w:val="0057432B"/>
    <w:rsid w:val="00574B5B"/>
    <w:rsid w:val="005758FB"/>
    <w:rsid w:val="005759D5"/>
    <w:rsid w:val="0058060C"/>
    <w:rsid w:val="00580E1A"/>
    <w:rsid w:val="005812AB"/>
    <w:rsid w:val="00581B43"/>
    <w:rsid w:val="00584B19"/>
    <w:rsid w:val="00585CD7"/>
    <w:rsid w:val="00586DDA"/>
    <w:rsid w:val="005904A1"/>
    <w:rsid w:val="00590A67"/>
    <w:rsid w:val="00590B2E"/>
    <w:rsid w:val="0059264C"/>
    <w:rsid w:val="0059554E"/>
    <w:rsid w:val="00596172"/>
    <w:rsid w:val="00596CC9"/>
    <w:rsid w:val="005A1FA7"/>
    <w:rsid w:val="005A23FF"/>
    <w:rsid w:val="005A2816"/>
    <w:rsid w:val="005A29EC"/>
    <w:rsid w:val="005B0058"/>
    <w:rsid w:val="005B0B79"/>
    <w:rsid w:val="005B3B65"/>
    <w:rsid w:val="005B4E23"/>
    <w:rsid w:val="005B565D"/>
    <w:rsid w:val="005C1021"/>
    <w:rsid w:val="005C39C2"/>
    <w:rsid w:val="005C5098"/>
    <w:rsid w:val="005C5501"/>
    <w:rsid w:val="005C7BB4"/>
    <w:rsid w:val="005D236C"/>
    <w:rsid w:val="005D3DEC"/>
    <w:rsid w:val="005D464A"/>
    <w:rsid w:val="005D6910"/>
    <w:rsid w:val="005D7CDB"/>
    <w:rsid w:val="005E0BA1"/>
    <w:rsid w:val="005E0D95"/>
    <w:rsid w:val="005E2FA2"/>
    <w:rsid w:val="005E68CA"/>
    <w:rsid w:val="005F0575"/>
    <w:rsid w:val="005F1339"/>
    <w:rsid w:val="005F3630"/>
    <w:rsid w:val="005F5F30"/>
    <w:rsid w:val="005F5F80"/>
    <w:rsid w:val="005F733D"/>
    <w:rsid w:val="005F77BA"/>
    <w:rsid w:val="006023CE"/>
    <w:rsid w:val="00605B73"/>
    <w:rsid w:val="00610BAF"/>
    <w:rsid w:val="00613831"/>
    <w:rsid w:val="00613E23"/>
    <w:rsid w:val="00617804"/>
    <w:rsid w:val="006201DA"/>
    <w:rsid w:val="006203EC"/>
    <w:rsid w:val="0062083A"/>
    <w:rsid w:val="00621C48"/>
    <w:rsid w:val="006239C2"/>
    <w:rsid w:val="00630D93"/>
    <w:rsid w:val="00633B77"/>
    <w:rsid w:val="00634663"/>
    <w:rsid w:val="00634BD7"/>
    <w:rsid w:val="006352C2"/>
    <w:rsid w:val="006367CA"/>
    <w:rsid w:val="00637026"/>
    <w:rsid w:val="00640860"/>
    <w:rsid w:val="00641E74"/>
    <w:rsid w:val="00642736"/>
    <w:rsid w:val="006445E8"/>
    <w:rsid w:val="00645D66"/>
    <w:rsid w:val="0065186D"/>
    <w:rsid w:val="00654856"/>
    <w:rsid w:val="00656784"/>
    <w:rsid w:val="00661107"/>
    <w:rsid w:val="00661B36"/>
    <w:rsid w:val="00664845"/>
    <w:rsid w:val="0066519A"/>
    <w:rsid w:val="00667102"/>
    <w:rsid w:val="006677A6"/>
    <w:rsid w:val="00667C4E"/>
    <w:rsid w:val="00671825"/>
    <w:rsid w:val="00672343"/>
    <w:rsid w:val="00673BD7"/>
    <w:rsid w:val="00676C38"/>
    <w:rsid w:val="006824BB"/>
    <w:rsid w:val="006841D7"/>
    <w:rsid w:val="00685339"/>
    <w:rsid w:val="00687BFC"/>
    <w:rsid w:val="00687E98"/>
    <w:rsid w:val="006911B9"/>
    <w:rsid w:val="006928CD"/>
    <w:rsid w:val="00696D51"/>
    <w:rsid w:val="006973CA"/>
    <w:rsid w:val="006974C4"/>
    <w:rsid w:val="00697B94"/>
    <w:rsid w:val="006A1283"/>
    <w:rsid w:val="006A1DD4"/>
    <w:rsid w:val="006A23E1"/>
    <w:rsid w:val="006A2ED1"/>
    <w:rsid w:val="006A3261"/>
    <w:rsid w:val="006A40D4"/>
    <w:rsid w:val="006A4A3C"/>
    <w:rsid w:val="006A5CB7"/>
    <w:rsid w:val="006B2735"/>
    <w:rsid w:val="006B706D"/>
    <w:rsid w:val="006B7D8D"/>
    <w:rsid w:val="006C0B70"/>
    <w:rsid w:val="006C3882"/>
    <w:rsid w:val="006C4AE4"/>
    <w:rsid w:val="006C521E"/>
    <w:rsid w:val="006C7754"/>
    <w:rsid w:val="006D0EE6"/>
    <w:rsid w:val="006D173C"/>
    <w:rsid w:val="006D2C1F"/>
    <w:rsid w:val="006D314E"/>
    <w:rsid w:val="006E0CA6"/>
    <w:rsid w:val="006E1C3E"/>
    <w:rsid w:val="006E294A"/>
    <w:rsid w:val="006E5969"/>
    <w:rsid w:val="006E6462"/>
    <w:rsid w:val="006E6D35"/>
    <w:rsid w:val="006F266D"/>
    <w:rsid w:val="006F3173"/>
    <w:rsid w:val="006F3378"/>
    <w:rsid w:val="006F37B0"/>
    <w:rsid w:val="006F5680"/>
    <w:rsid w:val="006F7006"/>
    <w:rsid w:val="006F7CA4"/>
    <w:rsid w:val="007010CD"/>
    <w:rsid w:val="007038D7"/>
    <w:rsid w:val="00704848"/>
    <w:rsid w:val="0070716B"/>
    <w:rsid w:val="00710A3B"/>
    <w:rsid w:val="007113C5"/>
    <w:rsid w:val="0071236A"/>
    <w:rsid w:val="00712794"/>
    <w:rsid w:val="007128CF"/>
    <w:rsid w:val="0071310F"/>
    <w:rsid w:val="007140B1"/>
    <w:rsid w:val="00714782"/>
    <w:rsid w:val="00715C53"/>
    <w:rsid w:val="00722DAB"/>
    <w:rsid w:val="00723D28"/>
    <w:rsid w:val="0072686A"/>
    <w:rsid w:val="00727AD4"/>
    <w:rsid w:val="00730926"/>
    <w:rsid w:val="007318E6"/>
    <w:rsid w:val="007321BA"/>
    <w:rsid w:val="007326F4"/>
    <w:rsid w:val="007348E6"/>
    <w:rsid w:val="00736F0B"/>
    <w:rsid w:val="00737554"/>
    <w:rsid w:val="00740051"/>
    <w:rsid w:val="0074235B"/>
    <w:rsid w:val="0074260C"/>
    <w:rsid w:val="00743FFE"/>
    <w:rsid w:val="007445BB"/>
    <w:rsid w:val="00745A17"/>
    <w:rsid w:val="00751435"/>
    <w:rsid w:val="007524BE"/>
    <w:rsid w:val="00752AD3"/>
    <w:rsid w:val="00753189"/>
    <w:rsid w:val="007535A6"/>
    <w:rsid w:val="00755899"/>
    <w:rsid w:val="0075781A"/>
    <w:rsid w:val="0076218E"/>
    <w:rsid w:val="007636FA"/>
    <w:rsid w:val="00764597"/>
    <w:rsid w:val="007647CE"/>
    <w:rsid w:val="00764E27"/>
    <w:rsid w:val="00770640"/>
    <w:rsid w:val="007708A6"/>
    <w:rsid w:val="00771EE7"/>
    <w:rsid w:val="00772047"/>
    <w:rsid w:val="0077423A"/>
    <w:rsid w:val="007750DA"/>
    <w:rsid w:val="007760D7"/>
    <w:rsid w:val="00777395"/>
    <w:rsid w:val="00777433"/>
    <w:rsid w:val="00777CB7"/>
    <w:rsid w:val="007809F8"/>
    <w:rsid w:val="00780D44"/>
    <w:rsid w:val="007845F1"/>
    <w:rsid w:val="0078642F"/>
    <w:rsid w:val="00786C1B"/>
    <w:rsid w:val="0079021C"/>
    <w:rsid w:val="00791678"/>
    <w:rsid w:val="0079220A"/>
    <w:rsid w:val="00792605"/>
    <w:rsid w:val="007953E4"/>
    <w:rsid w:val="00795EDC"/>
    <w:rsid w:val="0079609A"/>
    <w:rsid w:val="00797187"/>
    <w:rsid w:val="00797DFB"/>
    <w:rsid w:val="007A0470"/>
    <w:rsid w:val="007A1676"/>
    <w:rsid w:val="007A1B57"/>
    <w:rsid w:val="007A27B3"/>
    <w:rsid w:val="007A3679"/>
    <w:rsid w:val="007A3865"/>
    <w:rsid w:val="007A4FC9"/>
    <w:rsid w:val="007A5825"/>
    <w:rsid w:val="007A6F3F"/>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53B"/>
    <w:rsid w:val="007E79C9"/>
    <w:rsid w:val="007F1095"/>
    <w:rsid w:val="007F33BD"/>
    <w:rsid w:val="008001A6"/>
    <w:rsid w:val="008009D8"/>
    <w:rsid w:val="008071E7"/>
    <w:rsid w:val="00807601"/>
    <w:rsid w:val="008159BA"/>
    <w:rsid w:val="0082134C"/>
    <w:rsid w:val="00821D4C"/>
    <w:rsid w:val="00822070"/>
    <w:rsid w:val="00822640"/>
    <w:rsid w:val="00823544"/>
    <w:rsid w:val="00823A1B"/>
    <w:rsid w:val="00824707"/>
    <w:rsid w:val="00825DD5"/>
    <w:rsid w:val="00827034"/>
    <w:rsid w:val="00827143"/>
    <w:rsid w:val="00831238"/>
    <w:rsid w:val="00834677"/>
    <w:rsid w:val="00836184"/>
    <w:rsid w:val="008362E2"/>
    <w:rsid w:val="008377DB"/>
    <w:rsid w:val="00841209"/>
    <w:rsid w:val="00842206"/>
    <w:rsid w:val="0084284A"/>
    <w:rsid w:val="00843125"/>
    <w:rsid w:val="008439D6"/>
    <w:rsid w:val="0084494F"/>
    <w:rsid w:val="008532AB"/>
    <w:rsid w:val="00854B35"/>
    <w:rsid w:val="00856B81"/>
    <w:rsid w:val="00861633"/>
    <w:rsid w:val="00863BDD"/>
    <w:rsid w:val="00865AA3"/>
    <w:rsid w:val="00865ED8"/>
    <w:rsid w:val="0086616F"/>
    <w:rsid w:val="00867112"/>
    <w:rsid w:val="0087008A"/>
    <w:rsid w:val="00871E5E"/>
    <w:rsid w:val="0087581A"/>
    <w:rsid w:val="00876B26"/>
    <w:rsid w:val="00880460"/>
    <w:rsid w:val="0088595E"/>
    <w:rsid w:val="00891674"/>
    <w:rsid w:val="0089247E"/>
    <w:rsid w:val="00892C09"/>
    <w:rsid w:val="008931E4"/>
    <w:rsid w:val="008954BF"/>
    <w:rsid w:val="00895754"/>
    <w:rsid w:val="00896A42"/>
    <w:rsid w:val="008A3882"/>
    <w:rsid w:val="008B0747"/>
    <w:rsid w:val="008B5461"/>
    <w:rsid w:val="008B6B94"/>
    <w:rsid w:val="008B6EBC"/>
    <w:rsid w:val="008C0464"/>
    <w:rsid w:val="008C0848"/>
    <w:rsid w:val="008C11DA"/>
    <w:rsid w:val="008C33A9"/>
    <w:rsid w:val="008C5376"/>
    <w:rsid w:val="008C7AE7"/>
    <w:rsid w:val="008D3351"/>
    <w:rsid w:val="008D4EBD"/>
    <w:rsid w:val="008D52A8"/>
    <w:rsid w:val="008D66F4"/>
    <w:rsid w:val="008D7196"/>
    <w:rsid w:val="008E276C"/>
    <w:rsid w:val="008F44E5"/>
    <w:rsid w:val="008F4A99"/>
    <w:rsid w:val="008F4B5A"/>
    <w:rsid w:val="008F50C2"/>
    <w:rsid w:val="008F5620"/>
    <w:rsid w:val="008F6900"/>
    <w:rsid w:val="00900AFB"/>
    <w:rsid w:val="009035D6"/>
    <w:rsid w:val="0090520B"/>
    <w:rsid w:val="00905273"/>
    <w:rsid w:val="0091055C"/>
    <w:rsid w:val="00910C18"/>
    <w:rsid w:val="0091158F"/>
    <w:rsid w:val="009169AF"/>
    <w:rsid w:val="00917CAE"/>
    <w:rsid w:val="00920165"/>
    <w:rsid w:val="0092111C"/>
    <w:rsid w:val="00921D59"/>
    <w:rsid w:val="009226A6"/>
    <w:rsid w:val="0092353A"/>
    <w:rsid w:val="0093073A"/>
    <w:rsid w:val="00930BC6"/>
    <w:rsid w:val="00932DD1"/>
    <w:rsid w:val="00933ACA"/>
    <w:rsid w:val="00936058"/>
    <w:rsid w:val="009376CC"/>
    <w:rsid w:val="00940CCD"/>
    <w:rsid w:val="00942BCA"/>
    <w:rsid w:val="00943681"/>
    <w:rsid w:val="009439F5"/>
    <w:rsid w:val="0094730B"/>
    <w:rsid w:val="0095227C"/>
    <w:rsid w:val="00952C18"/>
    <w:rsid w:val="009543DB"/>
    <w:rsid w:val="00955155"/>
    <w:rsid w:val="00957E28"/>
    <w:rsid w:val="0096094A"/>
    <w:rsid w:val="00961DA5"/>
    <w:rsid w:val="00962ECE"/>
    <w:rsid w:val="009651AD"/>
    <w:rsid w:val="00965618"/>
    <w:rsid w:val="0096795F"/>
    <w:rsid w:val="00967DEE"/>
    <w:rsid w:val="00967F11"/>
    <w:rsid w:val="0097066A"/>
    <w:rsid w:val="0097300B"/>
    <w:rsid w:val="009737F7"/>
    <w:rsid w:val="00974821"/>
    <w:rsid w:val="00977881"/>
    <w:rsid w:val="00980536"/>
    <w:rsid w:val="00980982"/>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C6CF2"/>
    <w:rsid w:val="009D2A34"/>
    <w:rsid w:val="009D423E"/>
    <w:rsid w:val="009D4DC0"/>
    <w:rsid w:val="009D650A"/>
    <w:rsid w:val="009D6623"/>
    <w:rsid w:val="009D6E1F"/>
    <w:rsid w:val="009D7B62"/>
    <w:rsid w:val="009E035F"/>
    <w:rsid w:val="009E3170"/>
    <w:rsid w:val="009E3D01"/>
    <w:rsid w:val="009E572E"/>
    <w:rsid w:val="009E5D11"/>
    <w:rsid w:val="009F2455"/>
    <w:rsid w:val="009F34E4"/>
    <w:rsid w:val="009F4FE0"/>
    <w:rsid w:val="009F5A7A"/>
    <w:rsid w:val="009F64BC"/>
    <w:rsid w:val="009F68C8"/>
    <w:rsid w:val="009F7AA8"/>
    <w:rsid w:val="009F7BE5"/>
    <w:rsid w:val="00A00D1C"/>
    <w:rsid w:val="00A02BC2"/>
    <w:rsid w:val="00A0629A"/>
    <w:rsid w:val="00A064DE"/>
    <w:rsid w:val="00A06B56"/>
    <w:rsid w:val="00A06C53"/>
    <w:rsid w:val="00A11286"/>
    <w:rsid w:val="00A11DE7"/>
    <w:rsid w:val="00A128F3"/>
    <w:rsid w:val="00A1367D"/>
    <w:rsid w:val="00A20963"/>
    <w:rsid w:val="00A231CD"/>
    <w:rsid w:val="00A259F8"/>
    <w:rsid w:val="00A27927"/>
    <w:rsid w:val="00A30D3B"/>
    <w:rsid w:val="00A312A1"/>
    <w:rsid w:val="00A336A6"/>
    <w:rsid w:val="00A34A0D"/>
    <w:rsid w:val="00A35606"/>
    <w:rsid w:val="00A35828"/>
    <w:rsid w:val="00A40B4B"/>
    <w:rsid w:val="00A41C42"/>
    <w:rsid w:val="00A424A6"/>
    <w:rsid w:val="00A44E28"/>
    <w:rsid w:val="00A507FA"/>
    <w:rsid w:val="00A522A4"/>
    <w:rsid w:val="00A530EE"/>
    <w:rsid w:val="00A5468F"/>
    <w:rsid w:val="00A55CB4"/>
    <w:rsid w:val="00A55CCE"/>
    <w:rsid w:val="00A56472"/>
    <w:rsid w:val="00A568B0"/>
    <w:rsid w:val="00A57C17"/>
    <w:rsid w:val="00A60222"/>
    <w:rsid w:val="00A60885"/>
    <w:rsid w:val="00A61740"/>
    <w:rsid w:val="00A630B5"/>
    <w:rsid w:val="00A6509F"/>
    <w:rsid w:val="00A66550"/>
    <w:rsid w:val="00A6690C"/>
    <w:rsid w:val="00A66A81"/>
    <w:rsid w:val="00A67DDD"/>
    <w:rsid w:val="00A74656"/>
    <w:rsid w:val="00A7467F"/>
    <w:rsid w:val="00A746AF"/>
    <w:rsid w:val="00A74EA6"/>
    <w:rsid w:val="00A75147"/>
    <w:rsid w:val="00A77311"/>
    <w:rsid w:val="00A8017B"/>
    <w:rsid w:val="00A82C24"/>
    <w:rsid w:val="00A83491"/>
    <w:rsid w:val="00A83F33"/>
    <w:rsid w:val="00A843F9"/>
    <w:rsid w:val="00A8445A"/>
    <w:rsid w:val="00A8741A"/>
    <w:rsid w:val="00A90E72"/>
    <w:rsid w:val="00A90F2E"/>
    <w:rsid w:val="00A917DE"/>
    <w:rsid w:val="00A9197E"/>
    <w:rsid w:val="00A94627"/>
    <w:rsid w:val="00A95588"/>
    <w:rsid w:val="00A95AAB"/>
    <w:rsid w:val="00AA004A"/>
    <w:rsid w:val="00AA0234"/>
    <w:rsid w:val="00AA2B55"/>
    <w:rsid w:val="00AA2E2B"/>
    <w:rsid w:val="00AA57A4"/>
    <w:rsid w:val="00AA62CA"/>
    <w:rsid w:val="00AA703E"/>
    <w:rsid w:val="00AB0D23"/>
    <w:rsid w:val="00AB0E83"/>
    <w:rsid w:val="00AB2F11"/>
    <w:rsid w:val="00AB30F7"/>
    <w:rsid w:val="00AC2AF9"/>
    <w:rsid w:val="00AC2C6C"/>
    <w:rsid w:val="00AC617C"/>
    <w:rsid w:val="00AD1791"/>
    <w:rsid w:val="00AD19D6"/>
    <w:rsid w:val="00AD3C04"/>
    <w:rsid w:val="00AD465C"/>
    <w:rsid w:val="00AD577A"/>
    <w:rsid w:val="00AD6430"/>
    <w:rsid w:val="00AD6490"/>
    <w:rsid w:val="00AE0612"/>
    <w:rsid w:val="00AE1B73"/>
    <w:rsid w:val="00AE215C"/>
    <w:rsid w:val="00AE278B"/>
    <w:rsid w:val="00AE2E4B"/>
    <w:rsid w:val="00AE2E62"/>
    <w:rsid w:val="00AE34EE"/>
    <w:rsid w:val="00AE6693"/>
    <w:rsid w:val="00AE6EFE"/>
    <w:rsid w:val="00AF043A"/>
    <w:rsid w:val="00AF1825"/>
    <w:rsid w:val="00AF3102"/>
    <w:rsid w:val="00AF502A"/>
    <w:rsid w:val="00AF55D1"/>
    <w:rsid w:val="00AF6B58"/>
    <w:rsid w:val="00AF79CC"/>
    <w:rsid w:val="00B012D0"/>
    <w:rsid w:val="00B04905"/>
    <w:rsid w:val="00B050DE"/>
    <w:rsid w:val="00B06315"/>
    <w:rsid w:val="00B10867"/>
    <w:rsid w:val="00B117BF"/>
    <w:rsid w:val="00B130C8"/>
    <w:rsid w:val="00B134BE"/>
    <w:rsid w:val="00B245A6"/>
    <w:rsid w:val="00B3027E"/>
    <w:rsid w:val="00B30FF2"/>
    <w:rsid w:val="00B40D40"/>
    <w:rsid w:val="00B458BD"/>
    <w:rsid w:val="00B459D2"/>
    <w:rsid w:val="00B459F4"/>
    <w:rsid w:val="00B45FC5"/>
    <w:rsid w:val="00B46193"/>
    <w:rsid w:val="00B47F57"/>
    <w:rsid w:val="00B51360"/>
    <w:rsid w:val="00B51C6A"/>
    <w:rsid w:val="00B53F33"/>
    <w:rsid w:val="00B54B12"/>
    <w:rsid w:val="00B55B8C"/>
    <w:rsid w:val="00B618A7"/>
    <w:rsid w:val="00B61D52"/>
    <w:rsid w:val="00B62E99"/>
    <w:rsid w:val="00B67336"/>
    <w:rsid w:val="00B67AF6"/>
    <w:rsid w:val="00B70D64"/>
    <w:rsid w:val="00B73C6F"/>
    <w:rsid w:val="00B744FC"/>
    <w:rsid w:val="00B74550"/>
    <w:rsid w:val="00B751B8"/>
    <w:rsid w:val="00B75366"/>
    <w:rsid w:val="00B75E3A"/>
    <w:rsid w:val="00B77E60"/>
    <w:rsid w:val="00B818C2"/>
    <w:rsid w:val="00B82D8A"/>
    <w:rsid w:val="00B87948"/>
    <w:rsid w:val="00B87E8E"/>
    <w:rsid w:val="00B905B4"/>
    <w:rsid w:val="00B9239F"/>
    <w:rsid w:val="00B92A1D"/>
    <w:rsid w:val="00B94E3C"/>
    <w:rsid w:val="00BA3155"/>
    <w:rsid w:val="00BA3238"/>
    <w:rsid w:val="00BA3D54"/>
    <w:rsid w:val="00BA5E94"/>
    <w:rsid w:val="00BA797A"/>
    <w:rsid w:val="00BB39C0"/>
    <w:rsid w:val="00BB50E4"/>
    <w:rsid w:val="00BB5EB3"/>
    <w:rsid w:val="00BB62BC"/>
    <w:rsid w:val="00BB66C0"/>
    <w:rsid w:val="00BB7070"/>
    <w:rsid w:val="00BB7E94"/>
    <w:rsid w:val="00BC0C85"/>
    <w:rsid w:val="00BC1F9B"/>
    <w:rsid w:val="00BC23DB"/>
    <w:rsid w:val="00BC2EBE"/>
    <w:rsid w:val="00BC4D5B"/>
    <w:rsid w:val="00BC4DD7"/>
    <w:rsid w:val="00BC6BBE"/>
    <w:rsid w:val="00BD01C3"/>
    <w:rsid w:val="00BD19E2"/>
    <w:rsid w:val="00BD295E"/>
    <w:rsid w:val="00BD39CE"/>
    <w:rsid w:val="00BE0153"/>
    <w:rsid w:val="00BE01AB"/>
    <w:rsid w:val="00BE10F2"/>
    <w:rsid w:val="00BE36D0"/>
    <w:rsid w:val="00BE49AC"/>
    <w:rsid w:val="00BE6152"/>
    <w:rsid w:val="00BF02E9"/>
    <w:rsid w:val="00BF0554"/>
    <w:rsid w:val="00BF0B5B"/>
    <w:rsid w:val="00BF503D"/>
    <w:rsid w:val="00BF5D95"/>
    <w:rsid w:val="00C01B3F"/>
    <w:rsid w:val="00C01BED"/>
    <w:rsid w:val="00C0229A"/>
    <w:rsid w:val="00C079A0"/>
    <w:rsid w:val="00C11B25"/>
    <w:rsid w:val="00C13916"/>
    <w:rsid w:val="00C1531D"/>
    <w:rsid w:val="00C16540"/>
    <w:rsid w:val="00C17271"/>
    <w:rsid w:val="00C179B9"/>
    <w:rsid w:val="00C17E54"/>
    <w:rsid w:val="00C216A0"/>
    <w:rsid w:val="00C223E3"/>
    <w:rsid w:val="00C2318E"/>
    <w:rsid w:val="00C2345F"/>
    <w:rsid w:val="00C23D74"/>
    <w:rsid w:val="00C26B8B"/>
    <w:rsid w:val="00C30313"/>
    <w:rsid w:val="00C30BD2"/>
    <w:rsid w:val="00C31477"/>
    <w:rsid w:val="00C342D5"/>
    <w:rsid w:val="00C3465E"/>
    <w:rsid w:val="00C347CE"/>
    <w:rsid w:val="00C358BF"/>
    <w:rsid w:val="00C405F7"/>
    <w:rsid w:val="00C414FA"/>
    <w:rsid w:val="00C44E08"/>
    <w:rsid w:val="00C4782A"/>
    <w:rsid w:val="00C5074B"/>
    <w:rsid w:val="00C51B41"/>
    <w:rsid w:val="00C53D70"/>
    <w:rsid w:val="00C54439"/>
    <w:rsid w:val="00C622BF"/>
    <w:rsid w:val="00C6234F"/>
    <w:rsid w:val="00C62E91"/>
    <w:rsid w:val="00C660BE"/>
    <w:rsid w:val="00C71BA1"/>
    <w:rsid w:val="00C71C33"/>
    <w:rsid w:val="00C71E6B"/>
    <w:rsid w:val="00C729AB"/>
    <w:rsid w:val="00C7379F"/>
    <w:rsid w:val="00C7537E"/>
    <w:rsid w:val="00C7610A"/>
    <w:rsid w:val="00C840B3"/>
    <w:rsid w:val="00C8473B"/>
    <w:rsid w:val="00C8497E"/>
    <w:rsid w:val="00C90DBD"/>
    <w:rsid w:val="00C923FE"/>
    <w:rsid w:val="00C929B2"/>
    <w:rsid w:val="00C938D6"/>
    <w:rsid w:val="00C947EB"/>
    <w:rsid w:val="00C956DD"/>
    <w:rsid w:val="00C95906"/>
    <w:rsid w:val="00C96B53"/>
    <w:rsid w:val="00C976B1"/>
    <w:rsid w:val="00CA0B25"/>
    <w:rsid w:val="00CA38D0"/>
    <w:rsid w:val="00CA3F42"/>
    <w:rsid w:val="00CA6EAD"/>
    <w:rsid w:val="00CA7E12"/>
    <w:rsid w:val="00CB06A2"/>
    <w:rsid w:val="00CB10AE"/>
    <w:rsid w:val="00CB3463"/>
    <w:rsid w:val="00CC1CBD"/>
    <w:rsid w:val="00CC2F09"/>
    <w:rsid w:val="00CC39A5"/>
    <w:rsid w:val="00CC53A8"/>
    <w:rsid w:val="00CC5BA9"/>
    <w:rsid w:val="00CC786A"/>
    <w:rsid w:val="00CC7918"/>
    <w:rsid w:val="00CD025E"/>
    <w:rsid w:val="00CD1825"/>
    <w:rsid w:val="00CD1C01"/>
    <w:rsid w:val="00CD3B8E"/>
    <w:rsid w:val="00CD5FE6"/>
    <w:rsid w:val="00CD6531"/>
    <w:rsid w:val="00CD710F"/>
    <w:rsid w:val="00CD7525"/>
    <w:rsid w:val="00CE319B"/>
    <w:rsid w:val="00CE38AF"/>
    <w:rsid w:val="00CE3A6D"/>
    <w:rsid w:val="00CE4562"/>
    <w:rsid w:val="00CE5993"/>
    <w:rsid w:val="00CE725C"/>
    <w:rsid w:val="00CE7939"/>
    <w:rsid w:val="00CF37DC"/>
    <w:rsid w:val="00CF6C44"/>
    <w:rsid w:val="00CF6D12"/>
    <w:rsid w:val="00CF7DA4"/>
    <w:rsid w:val="00D00B32"/>
    <w:rsid w:val="00D02858"/>
    <w:rsid w:val="00D02FF0"/>
    <w:rsid w:val="00D03E4F"/>
    <w:rsid w:val="00D059D0"/>
    <w:rsid w:val="00D077D4"/>
    <w:rsid w:val="00D105BF"/>
    <w:rsid w:val="00D118C5"/>
    <w:rsid w:val="00D1468B"/>
    <w:rsid w:val="00D151AE"/>
    <w:rsid w:val="00D15E25"/>
    <w:rsid w:val="00D17435"/>
    <w:rsid w:val="00D20162"/>
    <w:rsid w:val="00D2087E"/>
    <w:rsid w:val="00D210AA"/>
    <w:rsid w:val="00D21531"/>
    <w:rsid w:val="00D24482"/>
    <w:rsid w:val="00D2454A"/>
    <w:rsid w:val="00D258DA"/>
    <w:rsid w:val="00D27037"/>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61E1F"/>
    <w:rsid w:val="00D63914"/>
    <w:rsid w:val="00D63E0A"/>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4041"/>
    <w:rsid w:val="00D958EF"/>
    <w:rsid w:val="00D96015"/>
    <w:rsid w:val="00DA0156"/>
    <w:rsid w:val="00DA0660"/>
    <w:rsid w:val="00DA0FF1"/>
    <w:rsid w:val="00DA356F"/>
    <w:rsid w:val="00DA381B"/>
    <w:rsid w:val="00DA3D8A"/>
    <w:rsid w:val="00DA41AF"/>
    <w:rsid w:val="00DA5E8E"/>
    <w:rsid w:val="00DA67A7"/>
    <w:rsid w:val="00DB101C"/>
    <w:rsid w:val="00DB1979"/>
    <w:rsid w:val="00DB46D2"/>
    <w:rsid w:val="00DB5F6B"/>
    <w:rsid w:val="00DC00A5"/>
    <w:rsid w:val="00DC128B"/>
    <w:rsid w:val="00DC23C4"/>
    <w:rsid w:val="00DC31D9"/>
    <w:rsid w:val="00DC6750"/>
    <w:rsid w:val="00DC6D74"/>
    <w:rsid w:val="00DD1E3D"/>
    <w:rsid w:val="00DD2CF9"/>
    <w:rsid w:val="00DD6FC0"/>
    <w:rsid w:val="00DE076D"/>
    <w:rsid w:val="00DE10C9"/>
    <w:rsid w:val="00DE1C8E"/>
    <w:rsid w:val="00DE225B"/>
    <w:rsid w:val="00DE352C"/>
    <w:rsid w:val="00DE35DA"/>
    <w:rsid w:val="00DE3CCB"/>
    <w:rsid w:val="00DE61FD"/>
    <w:rsid w:val="00DE692A"/>
    <w:rsid w:val="00DE798F"/>
    <w:rsid w:val="00DF2FB7"/>
    <w:rsid w:val="00DF501B"/>
    <w:rsid w:val="00DF5441"/>
    <w:rsid w:val="00DF6709"/>
    <w:rsid w:val="00DF67E3"/>
    <w:rsid w:val="00E018A9"/>
    <w:rsid w:val="00E0314B"/>
    <w:rsid w:val="00E03161"/>
    <w:rsid w:val="00E047A8"/>
    <w:rsid w:val="00E0644A"/>
    <w:rsid w:val="00E06B55"/>
    <w:rsid w:val="00E12C7F"/>
    <w:rsid w:val="00E14E47"/>
    <w:rsid w:val="00E16DC5"/>
    <w:rsid w:val="00E20DC6"/>
    <w:rsid w:val="00E2105D"/>
    <w:rsid w:val="00E214E1"/>
    <w:rsid w:val="00E25DAB"/>
    <w:rsid w:val="00E33CB5"/>
    <w:rsid w:val="00E35253"/>
    <w:rsid w:val="00E35D05"/>
    <w:rsid w:val="00E41C77"/>
    <w:rsid w:val="00E44329"/>
    <w:rsid w:val="00E450D2"/>
    <w:rsid w:val="00E46FA8"/>
    <w:rsid w:val="00E50262"/>
    <w:rsid w:val="00E53304"/>
    <w:rsid w:val="00E53A0E"/>
    <w:rsid w:val="00E551B9"/>
    <w:rsid w:val="00E61F9F"/>
    <w:rsid w:val="00E65D78"/>
    <w:rsid w:val="00E669FB"/>
    <w:rsid w:val="00E6759A"/>
    <w:rsid w:val="00E67831"/>
    <w:rsid w:val="00E7229E"/>
    <w:rsid w:val="00E7287C"/>
    <w:rsid w:val="00E736E8"/>
    <w:rsid w:val="00E77ABC"/>
    <w:rsid w:val="00E816F3"/>
    <w:rsid w:val="00E8193F"/>
    <w:rsid w:val="00E82BAC"/>
    <w:rsid w:val="00E84DC0"/>
    <w:rsid w:val="00E85706"/>
    <w:rsid w:val="00E860CE"/>
    <w:rsid w:val="00E87818"/>
    <w:rsid w:val="00E87C29"/>
    <w:rsid w:val="00E90D4A"/>
    <w:rsid w:val="00E91C1A"/>
    <w:rsid w:val="00E9211C"/>
    <w:rsid w:val="00E92326"/>
    <w:rsid w:val="00E92CBA"/>
    <w:rsid w:val="00E930C2"/>
    <w:rsid w:val="00E937B5"/>
    <w:rsid w:val="00E93D41"/>
    <w:rsid w:val="00E95C3E"/>
    <w:rsid w:val="00E96F17"/>
    <w:rsid w:val="00E9700A"/>
    <w:rsid w:val="00EA26C8"/>
    <w:rsid w:val="00EA3AB8"/>
    <w:rsid w:val="00EA60FF"/>
    <w:rsid w:val="00EB0927"/>
    <w:rsid w:val="00EB1952"/>
    <w:rsid w:val="00EB2575"/>
    <w:rsid w:val="00EB3F08"/>
    <w:rsid w:val="00EB4E97"/>
    <w:rsid w:val="00EB5DAB"/>
    <w:rsid w:val="00EB6274"/>
    <w:rsid w:val="00EB6517"/>
    <w:rsid w:val="00EB7BBB"/>
    <w:rsid w:val="00EC09A7"/>
    <w:rsid w:val="00EC26B2"/>
    <w:rsid w:val="00EC39F0"/>
    <w:rsid w:val="00EC3A2C"/>
    <w:rsid w:val="00EC3B03"/>
    <w:rsid w:val="00EC3D79"/>
    <w:rsid w:val="00EC4658"/>
    <w:rsid w:val="00EC48FF"/>
    <w:rsid w:val="00EC4BC8"/>
    <w:rsid w:val="00EC592F"/>
    <w:rsid w:val="00EC687A"/>
    <w:rsid w:val="00EC7B6C"/>
    <w:rsid w:val="00ED0942"/>
    <w:rsid w:val="00ED1783"/>
    <w:rsid w:val="00ED2D6D"/>
    <w:rsid w:val="00EE15FC"/>
    <w:rsid w:val="00EE2E1F"/>
    <w:rsid w:val="00EE3F1D"/>
    <w:rsid w:val="00EE714E"/>
    <w:rsid w:val="00EF02CD"/>
    <w:rsid w:val="00EF1E51"/>
    <w:rsid w:val="00EF2602"/>
    <w:rsid w:val="00EF4E46"/>
    <w:rsid w:val="00EF57FC"/>
    <w:rsid w:val="00EF66D3"/>
    <w:rsid w:val="00F006F1"/>
    <w:rsid w:val="00F00B45"/>
    <w:rsid w:val="00F00E60"/>
    <w:rsid w:val="00F00F80"/>
    <w:rsid w:val="00F01C46"/>
    <w:rsid w:val="00F022DF"/>
    <w:rsid w:val="00F0647F"/>
    <w:rsid w:val="00F07843"/>
    <w:rsid w:val="00F07C18"/>
    <w:rsid w:val="00F110A2"/>
    <w:rsid w:val="00F1220C"/>
    <w:rsid w:val="00F13266"/>
    <w:rsid w:val="00F1358E"/>
    <w:rsid w:val="00F1367C"/>
    <w:rsid w:val="00F15467"/>
    <w:rsid w:val="00F1572B"/>
    <w:rsid w:val="00F15C66"/>
    <w:rsid w:val="00F15D88"/>
    <w:rsid w:val="00F165CE"/>
    <w:rsid w:val="00F20166"/>
    <w:rsid w:val="00F233C7"/>
    <w:rsid w:val="00F237DE"/>
    <w:rsid w:val="00F241F0"/>
    <w:rsid w:val="00F30D0F"/>
    <w:rsid w:val="00F31000"/>
    <w:rsid w:val="00F32B58"/>
    <w:rsid w:val="00F379E2"/>
    <w:rsid w:val="00F41C50"/>
    <w:rsid w:val="00F45540"/>
    <w:rsid w:val="00F460D8"/>
    <w:rsid w:val="00F46C10"/>
    <w:rsid w:val="00F47813"/>
    <w:rsid w:val="00F50697"/>
    <w:rsid w:val="00F51174"/>
    <w:rsid w:val="00F51B68"/>
    <w:rsid w:val="00F544C4"/>
    <w:rsid w:val="00F5564E"/>
    <w:rsid w:val="00F56770"/>
    <w:rsid w:val="00F5765F"/>
    <w:rsid w:val="00F60108"/>
    <w:rsid w:val="00F61067"/>
    <w:rsid w:val="00F662FB"/>
    <w:rsid w:val="00F665DF"/>
    <w:rsid w:val="00F67F7B"/>
    <w:rsid w:val="00F72C12"/>
    <w:rsid w:val="00F736E9"/>
    <w:rsid w:val="00F73765"/>
    <w:rsid w:val="00F73FB8"/>
    <w:rsid w:val="00F7432D"/>
    <w:rsid w:val="00F74D12"/>
    <w:rsid w:val="00F76B8E"/>
    <w:rsid w:val="00F80154"/>
    <w:rsid w:val="00F80178"/>
    <w:rsid w:val="00F81D6B"/>
    <w:rsid w:val="00F81E7D"/>
    <w:rsid w:val="00F81E87"/>
    <w:rsid w:val="00F820A6"/>
    <w:rsid w:val="00F82BC3"/>
    <w:rsid w:val="00F83521"/>
    <w:rsid w:val="00F85586"/>
    <w:rsid w:val="00F8598B"/>
    <w:rsid w:val="00F85AA8"/>
    <w:rsid w:val="00F86C5D"/>
    <w:rsid w:val="00F90AC8"/>
    <w:rsid w:val="00F91AC7"/>
    <w:rsid w:val="00F949DA"/>
    <w:rsid w:val="00F94C69"/>
    <w:rsid w:val="00F97382"/>
    <w:rsid w:val="00FA07F8"/>
    <w:rsid w:val="00FA09F3"/>
    <w:rsid w:val="00FA21DE"/>
    <w:rsid w:val="00FA2897"/>
    <w:rsid w:val="00FA3FD2"/>
    <w:rsid w:val="00FA41AF"/>
    <w:rsid w:val="00FA5366"/>
    <w:rsid w:val="00FA544F"/>
    <w:rsid w:val="00FA660C"/>
    <w:rsid w:val="00FB10B0"/>
    <w:rsid w:val="00FB12B6"/>
    <w:rsid w:val="00FB1DD0"/>
    <w:rsid w:val="00FB2107"/>
    <w:rsid w:val="00FB2255"/>
    <w:rsid w:val="00FB2784"/>
    <w:rsid w:val="00FB2BCA"/>
    <w:rsid w:val="00FB4592"/>
    <w:rsid w:val="00FB4D0E"/>
    <w:rsid w:val="00FC0AF1"/>
    <w:rsid w:val="00FC15C5"/>
    <w:rsid w:val="00FC1851"/>
    <w:rsid w:val="00FC2D54"/>
    <w:rsid w:val="00FC5DB8"/>
    <w:rsid w:val="00FC610B"/>
    <w:rsid w:val="00FD1562"/>
    <w:rsid w:val="00FD1C4B"/>
    <w:rsid w:val="00FD2206"/>
    <w:rsid w:val="00FD2F57"/>
    <w:rsid w:val="00FD3F3A"/>
    <w:rsid w:val="00FD424E"/>
    <w:rsid w:val="00FD47F4"/>
    <w:rsid w:val="00FD5556"/>
    <w:rsid w:val="00FD55AF"/>
    <w:rsid w:val="00FD6DD3"/>
    <w:rsid w:val="00FE0791"/>
    <w:rsid w:val="00FE2632"/>
    <w:rsid w:val="00FE3AA7"/>
    <w:rsid w:val="00FE5E49"/>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5A285455-24E5-4846-9344-916FD53A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0162"/>
    <w:pPr>
      <w:outlineLvl w:val="2"/>
    </w:pPr>
    <w:rPr>
      <w:rFonts w:eastAsiaTheme="minorHAnsi"/>
    </w:rPr>
  </w:style>
  <w:style w:type="paragraph" w:styleId="Heading4">
    <w:name w:val="heading 4"/>
    <w:basedOn w:val="Normal"/>
    <w:next w:val="Normal"/>
    <w:link w:val="Heading4Char"/>
    <w:uiPriority w:val="9"/>
    <w:unhideWhenUsed/>
    <w:qFormat/>
    <w:rsid w:val="00D2016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0162"/>
    <w:rPr>
      <w:rFonts w:ascii="Times New Roman" w:hAnsi="Times New Roman" w:cs="Times New Roman"/>
      <w:b/>
      <w:bCs/>
      <w:sz w:val="24"/>
      <w:szCs w:val="24"/>
      <w:lang w:val="en-GB"/>
    </w:rPr>
  </w:style>
  <w:style w:type="character" w:customStyle="1" w:styleId="UnresolvedMention">
    <w:name w:val="Unresolved Mention"/>
    <w:basedOn w:val="DefaultParagraphFont"/>
    <w:uiPriority w:val="99"/>
    <w:semiHidden/>
    <w:unhideWhenUsed/>
    <w:rsid w:val="00481818"/>
    <w:rPr>
      <w:color w:val="605E5C"/>
      <w:shd w:val="clear" w:color="auto" w:fill="E1DFDD"/>
    </w:rPr>
  </w:style>
  <w:style w:type="character" w:customStyle="1" w:styleId="Heading4Char">
    <w:name w:val="Heading 4 Char"/>
    <w:basedOn w:val="DefaultParagraphFont"/>
    <w:link w:val="Heading4"/>
    <w:uiPriority w:val="9"/>
    <w:rsid w:val="00D20162"/>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622077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4679704">
      <w:bodyDiv w:val="1"/>
      <w:marLeft w:val="0"/>
      <w:marRight w:val="0"/>
      <w:marTop w:val="0"/>
      <w:marBottom w:val="0"/>
      <w:divBdr>
        <w:top w:val="none" w:sz="0" w:space="0" w:color="auto"/>
        <w:left w:val="none" w:sz="0" w:space="0" w:color="auto"/>
        <w:bottom w:val="none" w:sz="0" w:space="0" w:color="auto"/>
        <w:right w:val="none" w:sz="0" w:space="0" w:color="auto"/>
      </w:divBdr>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232438">
      <w:bodyDiv w:val="1"/>
      <w:marLeft w:val="0"/>
      <w:marRight w:val="0"/>
      <w:marTop w:val="0"/>
      <w:marBottom w:val="0"/>
      <w:divBdr>
        <w:top w:val="none" w:sz="0" w:space="0" w:color="auto"/>
        <w:left w:val="none" w:sz="0" w:space="0" w:color="auto"/>
        <w:bottom w:val="none" w:sz="0" w:space="0" w:color="auto"/>
        <w:right w:val="none" w:sz="0" w:space="0" w:color="auto"/>
      </w:divBdr>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287324342">
      <w:bodyDiv w:val="1"/>
      <w:marLeft w:val="0"/>
      <w:marRight w:val="0"/>
      <w:marTop w:val="0"/>
      <w:marBottom w:val="0"/>
      <w:divBdr>
        <w:top w:val="none" w:sz="0" w:space="0" w:color="auto"/>
        <w:left w:val="none" w:sz="0" w:space="0" w:color="auto"/>
        <w:bottom w:val="none" w:sz="0" w:space="0" w:color="auto"/>
        <w:right w:val="none" w:sz="0" w:space="0" w:color="auto"/>
      </w:divBdr>
    </w:div>
    <w:div w:id="299578188">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77627726">
      <w:bodyDiv w:val="1"/>
      <w:marLeft w:val="0"/>
      <w:marRight w:val="0"/>
      <w:marTop w:val="0"/>
      <w:marBottom w:val="0"/>
      <w:divBdr>
        <w:top w:val="none" w:sz="0" w:space="0" w:color="auto"/>
        <w:left w:val="none" w:sz="0" w:space="0" w:color="auto"/>
        <w:bottom w:val="none" w:sz="0" w:space="0" w:color="auto"/>
        <w:right w:val="none" w:sz="0" w:space="0" w:color="auto"/>
      </w:divBdr>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6784793">
      <w:bodyDiv w:val="1"/>
      <w:marLeft w:val="0"/>
      <w:marRight w:val="0"/>
      <w:marTop w:val="0"/>
      <w:marBottom w:val="0"/>
      <w:divBdr>
        <w:top w:val="none" w:sz="0" w:space="0" w:color="auto"/>
        <w:left w:val="none" w:sz="0" w:space="0" w:color="auto"/>
        <w:bottom w:val="none" w:sz="0" w:space="0" w:color="auto"/>
        <w:right w:val="none" w:sz="0" w:space="0" w:color="auto"/>
      </w:divBdr>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25199885">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29610658">
      <w:bodyDiv w:val="1"/>
      <w:marLeft w:val="0"/>
      <w:marRight w:val="0"/>
      <w:marTop w:val="0"/>
      <w:marBottom w:val="0"/>
      <w:divBdr>
        <w:top w:val="none" w:sz="0" w:space="0" w:color="auto"/>
        <w:left w:val="none" w:sz="0" w:space="0" w:color="auto"/>
        <w:bottom w:val="none" w:sz="0" w:space="0" w:color="auto"/>
        <w:right w:val="none" w:sz="0" w:space="0" w:color="auto"/>
      </w:divBdr>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2596299">
      <w:bodyDiv w:val="1"/>
      <w:marLeft w:val="0"/>
      <w:marRight w:val="0"/>
      <w:marTop w:val="0"/>
      <w:marBottom w:val="0"/>
      <w:divBdr>
        <w:top w:val="none" w:sz="0" w:space="0" w:color="auto"/>
        <w:left w:val="none" w:sz="0" w:space="0" w:color="auto"/>
        <w:bottom w:val="none" w:sz="0" w:space="0" w:color="auto"/>
        <w:right w:val="none" w:sz="0" w:space="0" w:color="auto"/>
      </w:divBdr>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88953938">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73328494">
      <w:bodyDiv w:val="1"/>
      <w:marLeft w:val="0"/>
      <w:marRight w:val="0"/>
      <w:marTop w:val="0"/>
      <w:marBottom w:val="0"/>
      <w:divBdr>
        <w:top w:val="none" w:sz="0" w:space="0" w:color="auto"/>
        <w:left w:val="none" w:sz="0" w:space="0" w:color="auto"/>
        <w:bottom w:val="none" w:sz="0" w:space="0" w:color="auto"/>
        <w:right w:val="none" w:sz="0" w:space="0" w:color="auto"/>
      </w:divBdr>
    </w:div>
    <w:div w:id="1484352350">
      <w:bodyDiv w:val="1"/>
      <w:marLeft w:val="0"/>
      <w:marRight w:val="0"/>
      <w:marTop w:val="0"/>
      <w:marBottom w:val="0"/>
      <w:divBdr>
        <w:top w:val="none" w:sz="0" w:space="0" w:color="auto"/>
        <w:left w:val="none" w:sz="0" w:space="0" w:color="auto"/>
        <w:bottom w:val="none" w:sz="0" w:space="0" w:color="auto"/>
        <w:right w:val="none" w:sz="0" w:space="0" w:color="auto"/>
      </w:divBdr>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11545250">
      <w:bodyDiv w:val="1"/>
      <w:marLeft w:val="0"/>
      <w:marRight w:val="0"/>
      <w:marTop w:val="0"/>
      <w:marBottom w:val="0"/>
      <w:divBdr>
        <w:top w:val="none" w:sz="0" w:space="0" w:color="auto"/>
        <w:left w:val="none" w:sz="0" w:space="0" w:color="auto"/>
        <w:bottom w:val="none" w:sz="0" w:space="0" w:color="auto"/>
        <w:right w:val="none" w:sz="0" w:space="0" w:color="auto"/>
      </w:divBdr>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696543832">
      <w:bodyDiv w:val="1"/>
      <w:marLeft w:val="0"/>
      <w:marRight w:val="0"/>
      <w:marTop w:val="0"/>
      <w:marBottom w:val="0"/>
      <w:divBdr>
        <w:top w:val="none" w:sz="0" w:space="0" w:color="auto"/>
        <w:left w:val="none" w:sz="0" w:space="0" w:color="auto"/>
        <w:bottom w:val="none" w:sz="0" w:space="0" w:color="auto"/>
        <w:right w:val="none" w:sz="0" w:space="0" w:color="auto"/>
      </w:divBdr>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1649479">
      <w:bodyDiv w:val="1"/>
      <w:marLeft w:val="0"/>
      <w:marRight w:val="0"/>
      <w:marTop w:val="0"/>
      <w:marBottom w:val="0"/>
      <w:divBdr>
        <w:top w:val="none" w:sz="0" w:space="0" w:color="auto"/>
        <w:left w:val="none" w:sz="0" w:space="0" w:color="auto"/>
        <w:bottom w:val="none" w:sz="0" w:space="0" w:color="auto"/>
        <w:right w:val="none" w:sz="0" w:space="0" w:color="auto"/>
      </w:divBdr>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26067912">
      <w:bodyDiv w:val="1"/>
      <w:marLeft w:val="0"/>
      <w:marRight w:val="0"/>
      <w:marTop w:val="0"/>
      <w:marBottom w:val="0"/>
      <w:divBdr>
        <w:top w:val="none" w:sz="0" w:space="0" w:color="auto"/>
        <w:left w:val="none" w:sz="0" w:space="0" w:color="auto"/>
        <w:bottom w:val="none" w:sz="0" w:space="0" w:color="auto"/>
        <w:right w:val="none" w:sz="0" w:space="0" w:color="auto"/>
      </w:divBdr>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86085351">
      <w:bodyDiv w:val="1"/>
      <w:marLeft w:val="0"/>
      <w:marRight w:val="0"/>
      <w:marTop w:val="0"/>
      <w:marBottom w:val="0"/>
      <w:divBdr>
        <w:top w:val="none" w:sz="0" w:space="0" w:color="auto"/>
        <w:left w:val="none" w:sz="0" w:space="0" w:color="auto"/>
        <w:bottom w:val="none" w:sz="0" w:space="0" w:color="auto"/>
        <w:right w:val="none" w:sz="0" w:space="0" w:color="auto"/>
      </w:divBdr>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6.tiff"/><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A9E358-8153-449C-8910-9194FB22F5A4}">
  <we:reference id="wa104382081" version="1.35.0.0" store="en-US" storeType="OMEX"/>
  <we:alternateReferences>
    <we:reference id="wa104382081" version="1.35.0.0" store="en-US" storeType="OMEX"/>
  </we:alternateReferences>
  <we:properties>
    <we:property name="MENDELEY_CITATIONS" value="[{&quot;citationID&quot;:&quot;MENDELEY_CITATION_ebc73a00-eda9-404f-9c2e-e5f56055d289&quot;,&quot;properties&quot;:{&quot;noteIndex&quot;:0},&quot;isEdited&quot;:false,&quot;manualOverride&quot;:{&quot;isManuallyOverridden&quot;:false,&quot;citeprocText&quot;:&quot;(1)&quot;,&quot;manualOverrideText&quot;:&quot;&quot;},&quot;citationTag&quot;:&quot;MENDELEY_CITATION_v3_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&quot;,&quot;citationItems&quot;:[{&quot;id&quot;:&quot;56134596-c113-3c51-ac03-8dac289b549d&quot;,&quot;itemData&quot;:{&quot;type&quot;:&quot;article-journal&quot;,&quot;id&quot;:&quot;56134596-c113-3c51-ac03-8dac289b549d&quot;,&quot;title&quot;:&quot;Protein glycosylation: nature, distribution, enzymatic formation, and disease implications of glycopeptide bonds&quot;,&quot;groupId&quot;:&quot;a5d447d3-8016-30b4-a71d-908522dd6ac7&quot;,&quot;author&quot;:[{&quot;family&quot;:&quot;Spiro&quot;,&quot;given&quot;:&quot;R. G.&quot;,&quot;parse-names&quot;:false,&quot;dropping-particle&quot;:&quot;&quot;,&quot;non-dropping-particle&quot;:&quot;&quot;}],&quot;container-title&quot;:&quot;Glycobiology&quot;,&quot;DOI&quot;:&quot;10.1093/glycob/12.4.43R&quot;,&quot;ISSN&quot;:&quot;0959-6658&quot;,&quot;issued&quot;:{&quot;date-parts&quot;:[[2002,4,1]]},&quot;page&quot;:&quot;43R-56R&quot;,&quot;issue&quot;:&quot;4&quot;,&quot;volume&quot;:&quot;12&quot;,&quot;container-title-short&quot;:&quot;Glycobiology&quot;},&quot;isTemporary&quot;:false}]},{&quot;citationID&quot;:&quot;MENDELEY_CITATION_36692654-cfab-4b43-8ab0-5aa0e5443950&quot;,&quot;properties&quot;:{&quot;noteIndex&quot;:0},&quot;isEdited&quot;:false,&quot;manualOverride&quot;:{&quot;isManuallyOverridden&quot;:false,&quot;citeprocText&quot;:&quot;(2)&quot;,&quot;manualOverrideText&quot;:&quot;&quot;},&quot;citationTag&quot;:&quot;MENDELEY_CITATION_v3_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&quot;,&quot;citationItems&quot;:[{&quot;id&quot;:&quot;1a8a5223-d538-310a-8025-878fd47f8e06&quot;,&quot;itemData&quot;:{&quot;type&quot;:&quot;article-journal&quot;,&quot;id&quot;:&quot;1a8a5223-d538-310a-8025-878fd47f8e06&quot;,&quot;title&quot;:&quot;Biological roles of glycans&quot;,&quot;groupId&quot;:&quot;a5d447d3-8016-30b4-a71d-908522dd6ac7&quot;,&quot;author&quot;:[{&quot;family&quot;:&quot;Varki&quot;,&quot;given&quot;:&quot;Ajit&quot;,&quot;parse-names&quot;:false,&quot;dropping-particle&quot;:&quot;&quot;,&quot;non-dropping-particle&quot;:&quot;&quot;}],&quot;container-title&quot;:&quot;Glycobiology&quot;,&quot;DOI&quot;:&quot;10.1093/glycob/cww086&quot;,&quot;ISSN&quot;:&quot;0959-6658&quot;,&quot;issued&quot;:{&quot;date-parts&quot;:[[2017,1]]},&quot;page&quot;:&quot;3-49&quot;,&quot;issue&quot;:&quot;1&quot;,&quot;volume&quot;:&quot;27&quot;,&quot;container-title-short&quot;:&quot;Glycobiology&quot;},&quot;isTemporary&quot;:false}]},{&quot;citationID&quot;:&quot;MENDELEY_CITATION_e88d2666-3502-4ce0-abcb-a472277e5a4e&quot;,&quot;properties&quot;:{&quot;noteIndex&quot;:0},&quot;isEdited&quot;:false,&quot;manualOverride&quot;:{&quot;isManuallyOverridden&quot;:false,&quot;citeprocText&quot;:&quot;(3, 4)&quot;,&quot;manualOverrideText&quot;:&quot;&quot;},&quot;citationTag&quot;:&quot;MENDELEY_CITATION_v3_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&quot;,&quot;citationItems&quot;:[{&quot;id&quot;:&quot;7abfc71a-0b8d-3b1a-abe9-103bd61a3836&quot;,&quot;itemData&quot;:{&quot;type&quot;:&quot;article-journal&quot;,&quot;id&quot;:&quot;7abfc71a-0b8d-3b1a-abe9-103bd61a3836&quot;,&quot;title&quot;:&quot;Precision Mapping of an In Vivo N-Glycoproteome Reveals Rigid Topological and Sequence Constraints&quot;,&quot;author&quot;:[{&quot;family&quot;:&quot;Zielinska&quot;,&quot;given&quot;:&quot;Dorota F.&quot;,&quot;parse-names&quot;:false,&quot;dropping-particle&quot;:&quot;&quot;,&quot;non-dropping-particle&quot;:&quot;&quot;},{&quot;family&quot;:&quot;Gnad&quot;,&quot;given&quot;:&quot;Florian&quot;,&quot;parse-names&quot;:false,&quot;dropping-particle&quot;:&quot;&quot;,&quot;non-dropping-particle&quot;:&quot;&quot;},{&quot;family&quot;:&quot;Wiśniewski&quot;,&quot;given&quot;:&quot;Jacek R.&quot;,&quot;parse-names&quot;:false,&quot;dropping-particle&quot;:&quot;&quot;,&quot;non-dropping-particle&quot;:&quot;&quot;},{&quot;family&quot;:&quot;Mann&quot;,&quot;given&quot;:&quot;Matthias&quot;,&quot;parse-names&quot;:false,&quot;dropping-particle&quot;:&quot;&quot;,&quot;non-dropping-particle&quot;:&quot;&quot;}],&quot;container-title&quot;:&quot;Cell&quot;,&quot;container-title-short&quot;:&quot;Cell&quot;,&quot;DOI&quot;:&quot;10.1016/j.cell.2010.04.012&quot;,&quot;ISSN&quot;:&quot;00928674&quot;,&quot;issued&quot;:{&quot;date-parts&quot;:[[2010,5]]},&quot;page&quot;:&quot;897-907&quot;,&quot;issue&quot;:&quot;5&quot;,&quot;volume&quot;:&quot;141&quot;},&quot;isTemporary&quot;:false},{&quot;id&quot;:&quot;58f80796-55ff-37dc-8f0d-99b0f4b96558&quot;,&quot;itemData&quot;:{&quot;type&quot;:&quot;article-journal&quot;,&quot;id&quot;:&quot;58f80796-55ff-37dc-8f0d-99b0f4b96558&quot;,&quot;title&quot;:&quot;O-glycan recognition and function in mice and human cancers&quot;,&quot;groupId&quot;:&quot;a5d447d3-8016-30b4-a71d-908522dd6ac7&quot;,&quot;author&quot;:[{&quot;family&quot;:&quot;Cervoni&quot;,&quot;given&quot;:&quot;Gabrielle E.&quot;,&quot;parse-names&quot;:false,&quot;dropping-particle&quot;:&quot;&quot;,&quot;non-dropping-particle&quot;:&quot;&quot;},{&quot;family&quot;:&quot;Cheng&quot;,&quot;given&quot;:&quot;Jane J.&quot;,&quot;parse-names&quot;:false,&quot;dropping-particle&quot;:&quot;&quot;,&quot;non-dropping-particle&quot;:&quot;&quot;},{&quot;family&quot;:&quot;Stackhouse&quot;,&quot;given&quot;:&quot;Kathryn A.&quot;,&quot;parse-names&quot;:false,&quot;dropping-particle&quot;:&quot;&quot;,&quot;non-dropping-particle&quot;:&quot;&quot;},{&quot;family&quot;:&quot;Heimburg-Molinaro&quot;,&quot;given&quot;:&quot;Jamie&quot;,&quot;parse-names&quot;:false,&quot;dropping-particle&quot;:&quot;&quot;,&quot;non-dropping-particle&quot;:&quot;&quot;},{&quot;family&quot;:&quot;Cummings&quot;,&quot;given&quot;:&quot;Richard D.&quot;,&quot;parse-names&quot;:false,&quot;dropping-particle&quot;:&quot;&quot;,&quot;non-dropping-particle&quot;:&quot;&quot;}],&quot;container-title&quot;:&quot;Biochemical Journal&quot;,&quot;DOI&quot;:&quot;10.1042/BCJ20180103&quot;,&quot;ISSN&quot;:&quot;0264-6021&quot;,&quot;issued&quot;:{&quot;date-parts&quot;:[[2020,4,30]]},&quot;page&quot;:&quot;1541-1564&quot;,&quot;abstract&quot;:&quot;&lt;p&gt;Protein glycosylation represents a nearly ubiquitous post-translational modification, and altered glycosylation can result in clinically significant pathological consequences. Here we focus on O-glycosylation in tumor cells of mice and humans. O-glycans are those linked to serine and threonine (Ser/Thr) residues via N-acetylgalactosamine (GalNAc), which are oligosaccharides that occur widely in glycoproteins, such as those expressed on the surfaces and in secretions of all cell types. The structure and expression of O-glycans are dependent on the cell type and disease state of the cells. There is a great interest in O-glycosylation of tumor cells, as they typically express many altered types of O-glycans compared with untransformed cells. Such altered expression of glycans, quantitatively and/or qualitatively on different glycoproteins, is used as circulating tumor biomarkers, such as CA19-9 and CA-125. Other tumor-associated carbohydrate antigens (TACAs), such as the Tn antigen and sialyl-Tn antigen (STn), are truncated O-glycans commonly expressed by carcinomas on multiple glycoproteins; they contribute to tumor development and serve as potential biomarkers for tumor presence and stage, both in immunohistochemistry and in serum diagnostics. Here we discuss O-glycosylation in murine and human cells with a focus on colorectal, breast, and pancreatic cancers, centering on the structure, function and recognition of O-glycans. There are enormous opportunities to exploit our knowledge of O-glycosylation in tumor cells to develop new diagnostics and therapeutics.&lt;/p&gt;&quot;,&quot;issue&quot;:&quot;8&quot;,&quot;volume&quot;:&quot;477&quot;,&quot;container-title-short&quot;:&quot;&quot;},&quot;isTemporary&quot;:false}]},{&quot;citationID&quot;:&quot;MENDELEY_CITATION_8d306e97-9c9e-4d24-9ad1-f88b7bb7ee86&quot;,&quot;properties&quot;:{&quot;noteIndex&quot;:0},&quot;isEdited&quot;:false,&quot;manualOverride&quot;:{&quot;isManuallyOverridden&quot;:false,&quot;citeprocText&quot;:&quot;(5)&quot;,&quot;manualOverrideText&quot;:&quot;&quot;},&quot;citationTag&quot;:&quot;MENDELEY_CITATION_v3_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&quot;,&quot;citationItems&quot;:[{&quot;id&quot;:&quot;2ae2cec4-74a3-365b-88dd-1faa1445c66a&quot;,&quot;itemData&quot;:{&quot;type&quot;:&quot;article-journal&quot;,&quot;id&quot;:&quot;2ae2cec4-74a3-365b-88dd-1faa1445c66a&quot;,&quot;title&quot;:&quot;Meta-heterogeneity: Evaluating and Describing the Diversity in Glycosylation Between Sites on the Same Glycoprotein&quot;,&quot;groupId&quot;:&quot;a5d447d3-8016-30b4-a71d-908522dd6ac7&quot;,&quot;author&quot;:[{&quot;family&quot;:&quot;Čaval&quot;,&quot;given&quot;:&quot;Tomislav&quot;,&quot;parse-names&quot;:false,&quot;dropping-particle&quot;:&quot;&quot;,&quot;non-dropping-particle&quot;:&quot;&quot;},{&quot;family&quot;:&quot;Heck&quot;,&quot;given&quot;:&quot;Albert J.R.&quot;,&quot;parse-names&quot;:false,&quot;dropping-particle&quot;:&quot;&quot;,&quot;non-dropping-particle&quot;:&quot;&quot;},{&quot;family&quot;:&quot;Reiding&quot;,&quot;given&quot;:&quot;Karli R.&quot;,&quot;parse-names&quot;:false,&quot;dropping-particle&quot;:&quot;&quot;,&quot;non-dropping-particle&quot;:&quot;&quot;}],&quot;container-title&quot;:&quot;Molecular &amp; Cellular Proteomics&quot;,&quot;DOI&quot;:&quot;10.1074/mcp.R120.002093&quot;,&quot;ISSN&quot;:&quot;15359476&quot;,&quot;issued&quot;:{&quot;date-parts&quot;:[[2021]]},&quot;page&quot;:&quot;100010&quot;,&quot;volume&quot;:&quot;20&quot;,&quot;container-title-short&quot;:&quot;&quot;},&quot;isTemporary&quot;:false}]},{&quot;citationID&quot;:&quot;MENDELEY_CITATION_7e7a52b3-07d4-435e-a80c-1fc75d5e965a&quot;,&quot;properties&quot;:{&quot;noteIndex&quot;:0},&quot;isEdited&quot;:false,&quot;manualOverride&quot;:{&quot;isManuallyOverridden&quot;:false,&quot;citeprocText&quot;:&quot;(6, 7)&quot;,&quot;manualOverrideText&quot;:&quot;&quot;},&quot;citationTag&quot;:&quot;MENDELEY_CITATION_v3_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&quot;,&quot;citationItems&quot;:[{&quot;id&quot;:&quot;b4e6d55d-2a45-3403-aa4e-cdb44ae07e20&quot;,&quot;itemData&quot;:{&quot;type&quot;:&quot;article-journal&quot;,&quot;id&quot;:&quot;b4e6d55d-2a45-3403-aa4e-cdb44ae07e20&quot;,&quot;title&quot;:&quot;A strategy to reveal potential glycan markers from serum glycoproteins associated with breast cancer progression&quot;,&quot;author&quot;:[{&quot;family&quot;:&quot;Abd Hamid&quot;,&quot;given&quot;:&quot;U. M&quot;,&quot;parse-names&quot;:false,&quot;dropping-particle&quot;:&quot;&quot;,&quot;non-dropping-particle&quot;:&quot;&quot;},{&quot;family&quot;:&quot;Royle&quot;,&quot;given&quot;:&quot;L.&quot;,&quot;parse-names&quot;:false,&quot;dropping-particle&quot;:&quot;&quot;,&quot;non-dropping-particle&quot;:&quot;&quot;},{&quot;family&quot;:&quot;Saldova&quot;,&quot;given&quot;:&quot;R.&quot;,&quot;parse-names&quot;:false,&quot;dropping-particle&quot;:&quot;&quot;,&quot;non-dropping-particle&quot;:&quot;&quot;},{&quot;family&quot;:&quot;Radcliffe&quot;,&quot;given&quot;:&quot;C. M&quot;,&quot;parse-names&quot;:false,&quot;dropping-particle&quot;:&quot;&quot;,&quot;non-dropping-particle&quot;:&quot;&quot;},{&quot;family&quot;:&quot;Harvey&quot;,&quot;given&quot;:&quot;D. J&quot;,&quot;parse-names&quot;:false,&quot;dropping-particle&quot;:&quot;&quot;,&quot;non-dropping-particle&quot;:&quot;&quot;},{&quot;family&quot;:&quot;Storr&quot;,&quot;given&quot;:&quot;S. J&quot;,&quot;parse-names&quot;:false,&quot;dropping-particle&quot;:&quot;&quot;,&quot;non-dropping-particle&quot;:&quot;&quot;},{&quot;family&quot;:&quot;Pardo&quot;,&quot;given&quot;:&quot;M.&quot;,&quot;parse-names&quot;:false,&quot;dropping-particle&quot;:&quot;&quot;,&quot;non-dropping-particle&quot;:&quot;&quot;},{&quot;family&quot;:&quot;Antrobus&quot;,&quot;given&quot;:&quot;R.&quot;,&quot;parse-names&quot;:false,&quot;dropping-particle&quot;:&quot;&quot;,&quot;non-dropping-particle&quot;:&quot;&quot;},{&quot;family&quot;:&quot;Chapman&quot;,&quot;given&quot;:&quot;C. J&quot;,&quot;parse-names&quot;:false,&quot;dropping-particle&quot;:&quot;&quot;,&quot;non-dropping-particle&quot;:&quot;&quot;},{&quot;family&quot;:&quot;Zitzmann&quot;,&quot;given&quot;:&quot;N.&quot;,&quot;parse-names&quot;:false,&quot;dropping-particle&quot;:&quot;&quot;,&quot;non-dropping-particle&quot;:&quot;&quot;},{&quot;family&quot;:&quot;Robertson&quot;,&quot;given&quot;:&quot;J. F&quot;,&quot;parse-names&quot;:false,&quot;dropping-particle&quot;:&quot;&quot;,&quot;non-dropping-particle&quot;:&quot;&quot;},{&quot;family&quot;:&quot;Dwek&quot;,&quot;given&quot;:&quot;R. A&quot;,&quot;parse-names&quot;:false,&quot;dropping-particle&quot;:&quot;&quot;,&quot;non-dropping-particle&quot;:&quot;&quot;},{&quot;family&quot;:&quot;Rudd&quot;,&quot;given&quot;:&quot;P. M&quot;,&quot;parse-names&quot;:false,&quot;dropping-particle&quot;:&quot;&quot;,&quot;non-dropping-particle&quot;:&quot;&quot;}],&quot;container-title&quot;:&quot;Glycobiology&quot;,&quot;container-title-short&quot;:&quot;Glycobiology&quot;,&quot;DOI&quot;:&quot;10.1093/glycob/cwn095&quot;,&quot;ISSN&quot;:&quot;0959-6658&quot;,&quot;issued&quot;:{&quot;date-parts&quot;:[[2008,8,29]]},&quot;page&quot;:&quot;1105-1118&quot;,&quot;issue&quot;:&quot;12&quot;,&quot;volume&quot;:&quot;18&quot;},&quot;isTemporary&quot;:false},{&quot;id&quot;:&quot;974622cb-bb32-3c15-9831-b7963bd5c759&quot;,&quot;itemData&quot;:{&quot;type&quot;:&quot;article-journal&quot;,&quot;id&quot;:&quot;974622cb-bb32-3c15-9831-b7963bd5c759&quot;,&quot;title&quot;:&quot;A Serum Glycomics Approach to Breast Cancer Biomarkers&quot;,&quot;groupId&quot;:&quot;a5d447d3-8016-30b4-a71d-908522dd6ac7&quot;,&quot;author&quot;:[{&quot;family&quot;:&quot;Kirmiz&quot;,&quot;given&quot;:&quot;Crystal&quot;,&quot;parse-names&quot;:false,&quot;dropping-particle&quot;:&quot;&quot;,&quot;non-dropping-particle&quot;:&quot;&quot;},{&quot;family&quot;:&quot;Li&quot;,&quot;given&quot;:&quot;Bensheng&quot;,&quot;parse-names&quot;:false,&quot;dropping-particle&quot;:&quot;&quot;,&quot;non-dropping-particle&quot;:&quot;&quot;},{&quot;family&quot;:&quot;An&quot;,&quot;given&quot;:&quot;Hyun Joo&quot;,&quot;parse-names&quot;:false,&quot;dropping-particle&quot;:&quot;&quot;,&quot;non-dropping-particle&quot;:&quot;&quot;},{&quot;family&quot;:&quot;Clowers&quot;,&quot;given&quot;:&quot;Brian H.&quot;,&quot;parse-names&quot;:false,&quot;dropping-particle&quot;:&quot;&quot;,&quot;non-dropping-particle&quot;:&quot;&quot;},{&quot;family&quot;:&quot;Chew&quot;,&quot;given&quot;:&quot;Helen K.&quot;,&quot;parse-names&quot;:false,&quot;dropping-particle&quot;:&quot;&quot;,&quot;non-dropping-particle&quot;:&quot;&quot;},{&quot;family&quot;:&quot;Lam&quot;,&quot;given&quot;:&quot;Kit S.&quot;,&quot;parse-names&quot;:false,&quot;dropping-particle&quot;:&quot;&quot;,&quot;non-dropping-particle&quot;:&quot;&quot;},{&quot;family&quot;:&quot;Ferrige&quot;,&quot;given&quot;:&quot;Anthony&quot;,&quot;parse-names&quot;:false,&quot;dropping-particle&quot;:&quot;&quot;,&quot;non-dropping-particle&quot;:&quot;&quot;},{&quot;family&quot;:&quot;Alecio&quot;,&quot;given&quot;:&quot;Robert&quot;,&quot;parse-names&quot;:false,&quot;dropping-particle&quot;:&quot;&quot;,&quot;non-dropping-particle&quot;:&quot;&quot;},{&quot;family&quot;:&quot;Borowsky&quot;,&quot;given&quot;:&quot;Alexander D.&quot;,&quot;parse-names&quot;:false,&quot;dropping-particle&quot;:&quot;&quot;,&quot;non-dropping-particle&quot;:&quot;&quot;},{&quot;family&quot;:&quot;Sulaimon&quot;,&quot;given&quot;:&quot;Shola&quot;,&quot;parse-names&quot;:false,&quot;dropping-particle&quot;:&quot;&quot;,&quot;non-dropping-particle&quot;:&quot;&quot;},{&quot;family&quot;:&quot;Lebrilla&quot;,&quot;given&quot;:&quot;Carlito B.&quot;,&quot;parse-names&quot;:false,&quot;dropping-particle&quot;:&quot;&quot;,&quot;non-dropping-particle&quot;:&quot;&quot;},{&quot;family&quot;:&quot;Miyamoto&quot;,&quot;given&quot;:&quot;Suzanne&quot;,&quot;parse-names&quot;:false,&quot;dropping-particle&quot;:&quot;&quot;,&quot;non-dropping-particle&quot;:&quot;&quot;}],&quot;container-title&quot;:&quot;Molecular &amp; Cellular Proteomics&quot;,&quot;DOI&quot;:&quot;10.1074/mcp.M600171-MCP200&quot;,&quot;ISSN&quot;:&quot;15359476&quot;,&quot;issued&quot;:{&quot;date-parts&quot;:[[2007,1]]},&quot;page&quot;:&quot;43-55&quot;,&quot;issue&quot;:&quot;1&quot;,&quot;volume&quot;:&quot;6&quot;,&quot;container-title-short&quot;:&quot;&quot;},&quot;isTemporary&quot;:false}]},{&quot;citationID&quot;:&quot;MENDELEY_CITATION_3f6da606-9c4e-4dc0-b4d4-970e1481a367&quot;,&quot;properties&quot;:{&quot;noteIndex&quot;:0},&quot;isEdited&quot;:false,&quot;manualOverride&quot;:{&quot;isManuallyOverridden&quot;:false,&quot;citeprocText&quot;:&quot;(8–11)&quot;,&quot;manualOverrideText&quot;:&quot;&quot;},&quot;citationTag&quot;:&quot;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&quot;,&quot;citationItems&quot;:[{&quot;id&quot;:&quot;657693b0-7f70-3901-a678-11b4b5868873&quot;,&quot;itemData&quot;:{&quot;type&quot;:&quot;article-journal&quot;,&quot;id&quot;:&quot;657693b0-7f70-3901-a678-11b4b5868873&quot;,&quot;title&quot;:&quot;Multilayered N-Glycoproteome Profiling Reveals Highly Heterogeneous and Dysregulated Protein N-Glycosylation Related to Alzheimer’s Disease&quot;,&quot;author&quot;:[{&quot;family&quot;:&quot;Fang&quot;,&quot;given&quot;:&quot;Pan&quot;,&quot;parse-names&quot;:false,&quot;dropping-particle&quot;:&quot;&quot;,&quot;non-dropping-particle&quot;:&quot;&quot;},{&quot;family&quot;:&quot;Xie&quot;,&quot;given&quot;:&quot;JuanJuan&quot;,&quot;parse-names&quot;:false,&quot;dropping-particle&quot;:&quot;&quot;,&quot;non-dropping-particle&quot;:&quot;&quot;},{&quot;family&quot;:&quot;Sang&quot;,&quot;given&quot;:&quot;Shaoming&quot;,&quot;parse-names&quot;:false,&quot;dropping-particle&quot;:&quot;&quot;,&quot;non-dropping-particle&quot;:&quot;&quot;},{&quot;family&quot;:&quot;Zhang&quot;,&quot;given&quot;:&quot;Lei&quot;,&quot;parse-names&quot;:false,&quot;dropping-particle&quot;:&quot;&quot;,&quot;non-dropping-particle&quot;:&quot;&quot;},{&quot;family&quot;:&quot;Liu&quot;,&quot;given&quot;:&quot;Mingqi&quot;,&quot;parse-names&quot;:false,&quot;dropping-particle&quot;:&quot;&quot;,&quot;non-dropping-particle&quot;:&quot;&quot;},{&quot;family&quot;:&quot;Yang&quot;,&quot;given&quot;:&quot;Lujie&quot;,&quot;parse-names&quot;:false,&quot;dropping-particle&quot;:&quot;&quot;,&quot;non-dropping-particle&quot;:&quot;&quot;},{&quot;family&quot;:&quot;Xu&quot;,&quot;given&quot;:&quot;Yiteng&quot;,&quot;parse-names&quot;:false,&quot;dropping-particle&quot;:&quot;&quot;,&quot;non-dropping-particle&quot;:&quot;&quot;},{&quot;family&quot;:&quot;Yan&quot;,&quot;given&quot;:&quot;Guoquan&quot;,&quot;parse-names&quot;:false,&quot;dropping-particle&quot;:&quot;&quot;,&quot;non-dropping-particle&quot;:&quot;&quot;},{&quot;family&quot;:&quot;Yao&quot;,&quot;given&quot;:&quot;Jun&quot;,&quot;parse-names&quot;:false,&quot;dropping-particle&quot;:&quot;&quot;,&quot;non-dropping-particle&quot;:&quot;&quot;},{&quot;family&quot;:&quot;Gao&quot;,&quot;given&quot;:&quot;Xing&quot;,&quot;parse-names&quot;:false,&quot;dropping-particle&quot;:&quot;&quot;,&quot;non-dropping-particle&quot;:&quot;&quot;},{&quot;family&quot;:&quot;Qian&quot;,&quot;given&quot;:&quot;Wenjing&quot;,&quot;parse-names&quot;:false,&quot;dropping-particle&quot;:&quot;&quot;,&quot;non-dropping-particle&quot;:&quot;&quot;},{&quot;family&quot;:&quot;Wang&quot;,&quot;given&quot;:&quot;Zhongfeng&quot;,&quot;parse-names&quot;:false,&quot;dropping-particle&quot;:&quot;&quot;,&quot;non-dropping-particle&quot;:&quot;&quot;},{&quot;family&quot;:&quot;Zhang&quot;,&quot;given&quot;:&quot;Yang&quot;,&quot;parse-names&quot;:false,&quot;dropping-particle&quot;:&quot;&quot;,&quot;non-dropping-particle&quot;:&quot;&quot;},{&quot;family&quot;:&quot;Yang&quot;,&quot;given&quot;:&quot;Pengyuan&quot;,&quot;parse-names&quot;:false,&quot;dropping-particle&quot;:&quot;&quot;,&quot;non-dropping-particle&quot;:&quot;&quot;},{&quot;family&quot;:&quot;Shen&quot;,&quot;given&quot;:&quot;Huali&quot;,&quot;parse-names&quot;:false,&quot;dropping-particle&quot;:&quot;&quot;,&quot;non-dropping-particle&quot;:&quot;&quot;}],&quot;container-title&quot;:&quot;Analytical Chemistry&quot;,&quot;DOI&quot;:&quot;10.1021/acs.analchem.9b03555&quot;,&quot;ISSN&quot;:&quot;0003-2700&quot;,&quot;issued&quot;:{&quot;date-parts&quot;:[[2020,1,7]]},&quot;page&quot;:&quot;867-874&quot;,&quot;issue&quot;:&quot;1&quot;,&quot;volume&quot;:&quot;92&quot;,&quot;container-title-short&quot;:&quot;&quot;},&quot;isTemporary&quot;:false},{&quot;id&quot;:&quot;3fe520c1-9d2f-3179-8796-d0f7237de481&quot;,&quot;itemData&quot;:{&quot;type&quot;:&quot;article-journal&quot;,&quot;id&quot;:&quot;3fe520c1-9d2f-3179-8796-d0f7237de481&quot;,&quot;title&quot;:&quot;Reduced mannosidase MAN1A1 expression leads to aberrant N-glycosylation and impaired survival in breast cancer&quot;,&quot;author&quot;:[{&quot;family&quot;:&quot;Legler&quot;,&quot;given&quot;:&quot;Karen&quot;,&quot;parse-names&quot;:false,&quot;dropping-particle&quot;:&quot;&quot;,&quot;non-dropping-particle&quot;:&quot;&quot;},{&quot;family&quot;:&quot;Rosprim&quot;,&quot;given&quot;:&quot;Ricarda&quot;,&quot;parse-names&quot;:false,&quot;dropping-particle&quot;:&quot;&quot;,&quot;non-dropping-particle&quot;:&quot;&quot;},{&quot;family&quot;:&quot;Karius&quot;,&quot;given&quot;:&quot;Tosca&quot;,&quot;parse-names&quot;:false,&quot;dropping-particle&quot;:&quot;&quot;,&quot;non-dropping-particle&quot;:&quot;&quot;},{&quot;family&quot;:&quot;Eylmann&quot;,&quot;given&quot;:&quot;Kathrin&quot;,&quot;parse-names&quot;:false,&quot;dropping-particle&quot;:&quot;&quot;,&quot;non-dropping-particle&quot;:&quot;&quot;},{&quot;family&quot;:&quot;Rossberg&quot;,&quot;given&quot;:&quot;Maila&quot;,&quot;parse-names&quot;:false,&quot;dropping-particle&quot;:&quot;&quot;,&quot;non-dropping-particle&quot;:&quot;&quot;},{&quot;family&quot;:&quot;Wirtz&quot;,&quot;given&quot;:&quot;Ralph M&quot;,&quot;parse-names&quot;:false,&quot;dropping-particle&quot;:&quot;&quot;,&quot;non-dropping-particle&quot;:&quot;&quot;},{&quot;family&quot;:&quot;Müller&quot;,&quot;given&quot;:&quot;Volkmar&quot;,&quot;parse-names&quot;:false,&quot;dropping-particle&quot;:&quot;&quot;,&quot;non-dropping-particle&quot;:&quot;&quot;},{&quot;family&quot;:&quot;Witzel&quot;,&quot;given&quot;:&quot;Isabell&quot;,&quot;parse-names&quot;:false,&quot;dropping-particle&quot;:&quot;&quot;,&quot;non-dropping-particle&quot;:&quot;&quot;},{&quot;family&quot;:&quot;Schmalfeldt&quot;,&quot;given&quot;:&quot;Barbara&quot;,&quot;parse-names&quot;:false,&quot;dropping-particle&quot;:&quot;&quot;,&quot;non-dropping-particle&quot;:&quot;&quot;},{&quot;family&quot;:&quot;Milde-Langosch&quot;,&quot;given&quot;:&quot;Karin&quot;,&quot;parse-names&quot;:false,&quot;dropping-particle&quot;:&quot;&quot;,&quot;non-dropping-particle&quot;:&quot;&quot;},{&quot;family&quot;:&quot;Oliveira-Ferrer&quot;,&quot;given&quot;:&quot;Leticia&quot;,&quot;parse-names&quot;:false,&quot;dropping-particle&quot;:&quot;&quot;,&quot;non-dropping-particle&quot;:&quot;&quot;}],&quot;container-title&quot;:&quot;British Journal of Cancer&quot;,&quot;DOI&quot;:&quot;10.1038/bjc.2017.472&quot;,&quot;ISSN&quot;:&quot;0007-0920&quot;,&quot;issued&quot;:{&quot;date-parts&quot;:[[2018,3,20]]},&quot;page&quot;:&quot;847-856&quot;,&quot;issue&quot;:&quot;6&quot;,&quot;volume&quot;:&quot;118&quot;,&quot;container-title-short&quot;:&quot;&quot;},&quot;isTemporary&quot;:false},{&quot;id&quot;:&quot;ccb60c98-169b-3962-9530-f8dc9d0e84ca&quot;,&quot;itemData&quot;:{&quot;type&quot;:&quot;article-journal&quot;,&quot;id&quot;:&quot;ccb60c98-169b-3962-9530-f8dc9d0e84ca&quot;,&quot;title&quot;:&quot;Mass spectrometry for glycosylation analysis of biopharmaceuticals&quot;,&quot;author&quot;:[{&quot;family&quot;:&quot;Dotz&quot;,&quot;given&quot;:&quot;Viktoria&quot;,&quot;parse-names&quot;:false,&quot;dropping-particle&quot;:&quot;&quot;,&quot;non-dropping-particle&quot;:&quot;&quot;},{&quot;family&quot;:&quot;Haselberg&quot;,&quot;given&quot;:&quot;Rob&quot;,&quot;parse-names&quot;:false,&quot;dropping-particle&quot;:&quot;&quot;,&quot;non-dropping-particle&quot;:&quot;&quot;},{&quot;family&quot;:&quot;Shubhakar&quot;,&quot;given&quot;:&quot;Archana&quot;,&quot;parse-names&quot;:false,&quot;dropping-particle&quot;:&quot;&quot;,&quot;non-dropping-particle&quot;:&quot;&quot;},{&quot;family&quot;:&quot;Kozak&quot;,&quot;given&quot;:&quot;Radoslaw P.&quot;,&quot;parse-names&quot;:false,&quot;dropping-particle&quot;:&quot;&quot;,&quot;non-dropping-particle&quot;:&quot;&quot;},{&quot;family&quot;:&quot;Falck&quot;,&quot;given&quot;:&quot;David&quot;,&quot;parse-names&quot;:false,&quot;dropping-particle&quot;:&quot;&quot;,&quot;non-dropping-particle&quot;:&quot;&quot;},{&quot;family&quot;:&quot;Rombouts&quot;,&quot;given&quot;:&quot;Yoann&quot;,&quot;parse-names&quot;:false,&quot;dropping-particle&quot;:&quot;&quot;,&quot;non-dropping-particle&quot;:&quot;&quot;},{&quot;family&quot;:&quot;Reusch&quot;,&quot;given&quot;:&quot;Dietmar&quot;,&quot;parse-names&quot;:false,&quot;dropping-particle&quot;:&quot;&quot;,&quot;non-dropping-particle&quot;:&quot;&quot;},{&quot;family&quot;:&quot;Somsen&quot;,&quot;given&quot;:&quot;Govert W.&quot;,&quot;parse-names&quot;:false,&quot;dropping-particle&quot;:&quot;&quot;,&quot;non-dropping-particle&quot;:&quot;&quot;},{&quot;family&quot;:&quot;Fernandes&quot;,&quot;given&quot;:&quot;Daryl L.&quot;,&quot;parse-names&quot;:false,&quot;dropping-particle&quot;:&quot;&quot;,&quot;non-dropping-particle&quot;:&quot;&quot;},{&quot;family&quot;:&quot;Wuhrer&quot;,&quot;given&quot;:&quot;Manfred&quot;,&quot;parse-names&quot;:false,&quot;dropping-particle&quot;:&quot;&quot;,&quot;non-dropping-particle&quot;:&quot;&quot;}],&quot;container-title&quot;:&quot;TrAC Trends in Analytical Chemistry&quot;,&quot;DOI&quot;:&quot;10.1016/j.trac.2015.04.024&quot;,&quot;ISSN&quot;:&quot;01659936&quot;,&quot;issued&quot;:{&quot;date-parts&quot;:[[2015,11]]},&quot;page&quot;:&quot;1-9&quot;,&quot;volume&quot;:&quot;73&quot;,&quot;container-title-short&quot;:&quot;&quot;},&quot;isTemporary&quot;:false},{&quot;id&quot;:&quot;775d726f-fcde-370f-b495-c14c5ec61fca&quot;,&quot;itemData&quot;:{&quot;type&quot;:&quot;article-journal&quot;,&quot;id&quot;:&quot;775d726f-fcde-370f-b495-c14c5ec61fca&quot;,&quot;title&quot;:&quot;1522-P: Serum Mac-2 Binding Protein Glycosylation Isomer Level and the Risk of Type 2 Diabetes in a Japanese Community: The Hisayama Study&quot;,&quot;groupId&quot;:&quot;a5d447d3-8016-30b4-a71d-908522dd6ac7&quot;,&quot;author&quot;:[{&quot;family&quot;:&quot;Higashioka&quot;,&quot;given&quot;:&quot;Mayu&quot;,&quot;parse-names&quot;:false,&quot;dropping-particle&quot;:&quot;&quot;,&quot;non-dropping-particle&quot;:&quot;&quot;},{&quot;family&quot;:&quot;Hirakawa&quot;,&quot;given&quot;:&quot;Yoichiro&quot;,&quot;parse-names&quot;:false,&quot;dropping-particle&quot;:&quot;&quot;,&quot;non-dropping-particle&quot;:&quot;&quot;},{&quot;family&quot;:&quot;Yoshinari&quot;,&quot;given&quot;:&quot;Masahito&quot;,&quot;parse-names&quot;:false,&quot;dropping-particle&quot;:&quot;&quot;,&quot;non-dropping-particle&quot;:&quot;&quot;},{&quot;family&quot;:&quot;Honda&quot;,&quot;given&quot;:&quot;Takanori&quot;,&quot;parse-names&quot;:false,&quot;dropping-particle&quot;:&quot;&quot;,&quot;non-dropping-particle&quot;:&quot;&quot;},{&quot;family&quot;:&quot;Sakata&quot;,&quot;given&quot;:&quot;Satoko&quot;,&quot;parse-names&quot;:false,&quot;dropping-particle&quot;:&quot;&quot;,&quot;non-dropping-particle&quot;:&quot;&quot;},{&quot;family&quot;:&quot;Shibata&quot;,&quot;given&quot;:&quot;Mao&quot;,&quot;parse-names&quot;:false,&quot;dropping-particle&quot;:&quot;&quot;,&quot;non-dropping-particle&quot;:&quot;&quot;},{&quot;family&quot;:&quot;Yoshida&quot;,&quot;given&quot;:&quot;Daigo&quot;,&quot;parse-names&quot;:false,&quot;dropping-particle&quot;:&quot;&quot;,&quot;non-dropping-particle&quot;:&quot;&quot;},{&quot;family&quot;:&quot;Hata&quot;,&quot;given&quot;:&quot;Jun&quot;,&quot;parse-names&quot;:false,&quot;dropping-particle&quot;:&quot;&quot;,&quot;non-dropping-particle&quot;:&quot;&quot;},{&quot;family&quot;:&quot;Kitazono&quot;,&quot;given&quot;:&quot;Takanari&quot;,&quot;parse-names&quot;:false,&quot;dropping-particle&quot;:&quot;&quot;,&quot;non-dropping-particle&quot;:&quot;&quot;},{&quot;family&quot;:&quot;Osawa&quot;,&quot;given&quot;:&quot;Haruhiko&quot;,&quot;parse-names&quot;:false,&quot;dropping-particle&quot;:&quot;&quot;,&quot;non-dropping-particle&quot;:&quot;&quot;},{&quot;family&quot;:&quot;NINOMIYA&quot;,&quot;given&quot;:&quot;TOSHIHARU&quot;,&quot;parse-names&quot;:false,&quot;dropping-particle&quot;:&quot;&quot;,&quot;non-dropping-particle&quot;:&quot;&quot;}],&quot;container-title&quot;:&quot;Diabetes&quot;,&quot;DOI&quot;:&quot;10.2337/db19-1522-P&quot;,&quot;ISSN&quot;:&quot;0012-1797&quot;,&quot;issued&quot;:{&quot;date-parts&quot;:[[2019,6,1]]},&quot;abstract&quot;:&quot;&lt;p&gt;Background: Serum Mac-2 binding protein glycosylation isomer (M2BPGi) is a novel biomarker of chronic liver disease including liver fibrosis. Chronic liver disease has been acknowledged to cause glucose intolerance. However, few studies have addressed the association between serum M2BPGi levels and the risk of type 2 diabetes (T2D).&lt;/p&gt;&quot;,&quot;issue&quot;:&quot;Supplement_1&quot;,&quot;volume&quot;:&quot;68&quot;,&quot;container-title-short&quot;:&quot;Diabetes&quot;},&quot;isTemporary&quot;:false}]},{&quot;citationID&quot;:&quot;MENDELEY_CITATION_1cae6e37-ae2a-430d-8dd8-146906041c49&quot;,&quot;properties&quot;:{&quot;noteIndex&quot;:0},&quot;isEdited&quot;:false,&quot;manualOverride&quot;:{&quot;isManuallyOverridden&quot;:false,&quot;citeprocText&quot;:&quot;(12–17)&quot;,&quot;manualOverrideText&quot;:&quot;&quot;},&quot;citationTag&quot;:&quot;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6db04dd1-1630-3798-a46a-0ab1c67ad6fb&quot;,&quot;itemData&quot;:{&quot;type&quot;:&quot;article-journal&quot;,&quot;id&quot;:&quot;6db04dd1-1630-3798-a46a-0ab1c67ad6fb&quot;,&quot;title&quot;:&quot;Mass Spectrometry Approaches to Glycomic and Glycoproteomic Analyses&quot;,&quot;author&quot;:[{&quot;family&quot;:&quot;Ruhaak&quot;,&quot;given&quot;:&quot;L. Renee&quot;,&quot;parse-names&quot;:false,&quot;dropping-particle&quot;:&quot;&quot;,&quot;non-dropping-particle&quot;:&quot;&quot;},{&quot;family&quot;:&quot;Xu&quot;,&quot;given&quot;:&quot;Gege&quot;,&quot;parse-names&quot;:false,&quot;dropping-particle&quot;:&quot;&quot;,&quot;non-dropping-particle&quot;:&quot;&quot;},{&quot;family&quot;:&quot;Li&quot;,&quot;given&quot;:&quot;Qiongyu&quot;,&quot;parse-names&quot;:false,&quot;dropping-particle&quot;:&quot;&quot;,&quot;non-dropping-particle&quot;:&quot;&quot;},{&quot;family&quot;:&quot;Goonatilleke&quot;,&quot;given&quot;:&quot;Elisha&quot;,&quot;parse-names&quot;:false,&quot;dropping-particle&quot;:&quot;&quot;,&quot;non-dropping-particle&quot;:&quot;&quot;},{&quot;family&quot;:&quot;Lebrilla&quot;,&quot;given&quot;:&quot;Carlito B.&quot;,&quot;parse-names&quot;:false,&quot;dropping-particle&quot;:&quot;&quot;,&quot;non-dropping-particle&quot;:&quot;&quot;}],&quot;container-title&quot;:&quot;Chemical Reviews&quot;,&quot;DOI&quot;:&quot;10.1021/acs.chemrev.7b00732&quot;,&quot;ISSN&quot;:&quot;0009-2665&quot;,&quot;issued&quot;:{&quot;date-parts&quot;:[[2018,9,12]]},&quot;page&quot;:&quot;7886-7930&quot;,&quot;issue&quot;:&quot;17&quot;,&quot;volume&quot;:&quot;118&quot;,&quot;container-title-short&quot;:&quot;&quot;},&quot;isTemporary&quot;:false},{&quot;id&quot;:&quot;9efd47a7-292e-33a8-a3a1-49f1f5c4abec&quot;,&quot;itemData&quot;:{&quot;type&quot;:&quot;article-journal&quot;,&quot;id&quot;:&quot;9efd47a7-292e-33a8-a3a1-49f1f5c4abec&quot;,&quot;title&quot;:&quot;Comparative glycoproteomics of stem cells identifies new players in ricin toxicity&quot;,&quot;author&quot;:[{&quot;family&quot;:&quot;Stadlmann&quot;,&quot;given&quot;:&quot;Johannes&quot;,&quot;parse-names&quot;:false,&quot;dropping-particle&quot;:&quot;&quot;,&quot;non-dropping-particle&quot;:&quot;&quot;},{&quot;family&quot;:&quot;Taubenschmid&quot;,&quot;given&quot;:&quot;Jasmin&quot;,&quot;parse-names&quot;:false,&quot;dropping-particle&quot;:&quot;&quot;,&quot;non-dropping-particle&quot;:&quot;&quot;},{&quot;family&quot;:&quot;Wenzel&quot;,&quot;given&quot;:&quot;Daniel&quot;,&quot;parse-names&quot;:false,&quot;dropping-particle&quot;:&quot;&quot;,&quot;non-dropping-particle&quot;:&quot;&quot;},{&quot;family&quot;:&quot;Gattinger&quot;,&quot;given&quot;:&quot;Anna&quot;,&quot;parse-names&quot;:false,&quot;dropping-particle&quot;:&quot;&quot;,&quot;non-dropping-particle&quot;:&quot;&quot;},{&quot;family&quot;:&quot;Dürnberger&quot;,&quot;given&quot;:&quot;Gerhard&quot;,&quot;parse-names&quot;:false,&quot;dropping-particle&quot;:&quot;&quot;,&quot;non-dropping-particle&quot;:&quot;&quot;},{&quot;family&quot;:&quot;Dusberger&quot;,&quot;given&quot;:&quot;Frederico&quot;,&quot;parse-names&quot;:false,&quot;dropping-particle&quot;:&quot;&quot;,&quot;non-dropping-particle&quot;:&quot;&quot;},{&quot;family&quot;:&quot;Elling&quot;,&quot;given&quot;:&quot;Ulrich&quot;,&quot;parse-names&quot;:false,&quot;dropping-particle&quot;:&quot;&quot;,&quot;non-dropping-particle&quot;:&quot;&quot;},{&quot;family&quot;:&quot;Mach&quot;,&quot;given&quot;:&quot;Lukas&quot;,&quot;parse-names&quot;:false,&quot;dropping-particle&quot;:&quot;&quot;,&quot;non-dropping-particle&quot;:&quot;&quot;},{&quot;family&quot;:&quot;Mechtler&quot;,&quot;given&quot;:&quot;Karl&quot;,&quot;parse-names&quot;:false,&quot;dropping-particle&quot;:&quot;&quot;,&quot;non-dropping-particle&quot;:&quot;&quot;},{&quot;family&quot;:&quot;Penninger&quot;,&quot;given&quot;:&quot;Josef M.&quot;,&quot;parse-names&quot;:false,&quot;dropping-particle&quot;:&quot;&quot;,&quot;non-dropping-particle&quot;:&quot;&quot;}],&quot;container-title&quot;:&quot;Nature&quot;,&quot;container-title-short&quot;:&quot;Nature&quot;,&quot;DOI&quot;:&quot;10.1038/nature24015&quot;,&quot;ISSN&quot;:&quot;0028-0836&quot;,&quot;issued&quot;:{&quot;date-parts&quot;:[[2017,9,20]]},&quot;page&quot;:&quot;538-542&quot;,&quot;issue&quot;:&quot;7673&quot;,&quot;volume&quot;:&quot;549&quot;},&quot;isTemporary&quot;:false},{&quot;id&quot;:&quot;6b80c4f9-767b-315b-af80-03a238f79164&quot;,&quot;itemData&quot;:{&quot;type&quot;:&quot;article-journal&quot;,&quot;id&quot;:&quot;6b80c4f9-767b-315b-af80-03a238f79164&quot;,&quot;title&quot;:&quot;Capturing site-specific heterogeneity with large-scale N-glycoproteome analysis&quot;,&quot;groupId&quot;:&quot;a5d447d3-8016-30b4-a71d-908522dd6ac7&quot;,&quot;author&quot;:[{&quot;family&quot;:&quot;Riley&quot;,&quot;given&quot;:&quot;Nicholas M.&quot;,&quot;parse-names&quot;:false,&quot;dropping-particle&quot;:&quot;&quot;,&quot;non-dropping-particle&quot;:&quot;&quot;},{&quot;family&quot;:&quot;Hebert&quot;,&quot;given&quot;:&quot;Alexander S.&quot;,&quot;parse-names&quot;:false,&quot;dropping-particle&quot;:&quot;&quot;,&quot;non-dropping-particle&quot;:&quot;&quot;},{&quot;family&quot;:&quot;Westphall&quot;,&quot;given&quot;:&quot;Michael S.&quot;,&quot;parse-names&quot;:false,&quot;dropping-particle&quot;:&quot;&quot;,&quot;non-dropping-particle&quot;:&quot;&quot;},{&quot;family&quot;:&quot;Coon&quot;,&quot;given&quot;:&quot;Joshua J.&quot;,&quot;parse-names&quot;:false,&quot;dropping-particle&quot;:&quot;&quot;,&quot;non-dropping-particle&quot;:&quot;&quot;}],&quot;container-title&quot;:&quot;Nature Communications&quot;,&quot;DOI&quot;:&quot;10.1038/s41467-019-09222-w&quot;,&quot;ISSN&quot;:&quot;2041-1723&quot;,&quot;issued&quot;:{&quot;date-parts&quot;:[[2019,12,21]]},&quot;page&quot;:&quot;1311&quot;,&quot;issue&quot;:&quot;1&quot;,&quot;volume&quot;:&quot;10&quot;,&quot;container-title-short&quot;:&quot;&quot;},&quot;isTemporary&quot;:false},{&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id&quot;:&quot;77791ba5-e8d3-374e-bb7e-6d3e05c4caa2&quot;,&quot;itemData&quot;:{&quot;type&quot;:&quot;article-journal&quot;,&quot;id&quot;:&quot;77791ba5-e8d3-374e-bb7e-6d3e05c4caa2&quot;,&quot;title&quot;:&quot;Mammalian brain glycoproteins exhibit diminished glycan complexity compared to other tissues&quot;,&quot;author&quot;:[{&quot;family&quot;:&quot;Williams&quot;,&quot;given&quot;:&quot;Sarah E.&quot;,&quot;parse-names&quot;:false,&quot;dropping-particle&quot;:&quot;&quot;,&quot;non-dropping-particle&quot;:&quot;&quot;},{&quot;family&quot;:&quot;Noel&quot;,&quot;given&quot;:&quot;Maxence&quot;,&quot;parse-names&quot;:false,&quot;dropping-particle&quot;:&quot;&quot;,&quot;non-dropping-particle&quot;:&quot;&quot;},{&quot;family&quot;:&quot;Lehoux&quot;,&quot;given&quot;:&quot;Sylvain&quot;,&quot;parse-names&quot;:false,&quot;dropping-particle&quot;:&quot;&quot;,&quot;non-dropping-particle&quot;:&quot;&quot;},{&quot;family&quot;:&quot;Cetinbas&quot;,&quot;given&quot;:&quot;Murat&quot;,&quot;parse-names&quot;:false,&quot;dropping-particle&quot;:&quot;&quot;,&quot;non-dropping-particle&quot;:&quot;&quot;},{&quot;family&quot;:&quot;Xavier&quot;,&quot;given&quot;:&quot;Ramnik J.&quot;,&quot;parse-names&quot;:false,&quot;dropping-particle&quot;:&quot;&quot;,&quot;non-dropping-particle&quot;:&quot;&quot;},{&quot;family&quot;:&quot;Sadreyev&quot;,&quot;given&quot;:&quot;Ruslan I.&quot;,&quot;parse-names&quot;:false,&quot;dropping-particle&quot;:&quot;&quot;,&quot;non-dropping-particle&quot;:&quot;&quot;},{&quot;family&quot;:&quot;Scolnick&quot;,&quot;given&quot;:&quot;Edward M.&quot;,&quot;parse-names&quot;:false,&quot;dropping-particle&quot;:&quot;&quot;,&quot;non-dropping-particle&quot;:&quot;&quot;},{&quot;family&quot;:&quot;Smoller&quot;,&quot;given&quot;:&quot;Jordan W.&quot;,&quot;parse-names&quot;:false,&quot;dropping-particle&quot;:&quot;&quot;,&quot;non-dropping-particle&quot;:&quot;&quot;},{&quot;family&quot;:&quot;Cummings&quot;,&quot;given&quot;:&quot;Richard D.&quot;,&quot;parse-names&quot;:false,&quot;dropping-particle&quot;:&quot;&quot;,&quot;non-dropping-particle&quot;:&quot;&quot;},{&quot;family&quot;:&quot;Mealer&quot;,&quot;given&quot;:&quot;Robert G.&quot;,&quot;parse-names&quot;:false,&quot;dropping-particle&quot;:&quot;&quot;,&quot;non-dropping-particle&quot;:&quot;&quot;}],&quot;container-title&quot;:&quot;Nature Communications&quot;,&quot;DOI&quot;:&quot;10.1038/s41467-021-27781-9&quot;,&quot;ISSN&quot;:&quot;2041-1723&quot;,&quot;issued&quot;:{&quot;date-parts&quot;:[[2022,12,12]]},&quot;page&quot;:&quot;275&quot;,&quot;abstract&quot;:&quot;&lt;p&gt;Glycosylation is essential to brain development and function, but prior studies have often been limited to a single analytical technique and excluded region- and sex-specific analyses. Here, using several methodologies, we analyze Asn-linked and Ser/Thr/Tyr-linked protein glycosylation between brain regions and sexes in mice. Brain N-glycans are less complex in sequence and variety compared to other tissues, consisting predominantly of high-mannose and fucosylated/bisected structures. Most brain O-glycans are unbranched, sialylated O-GalNAc and O-mannose structures. A consistent pattern is observed between regions, and sex differences are minimal compared to those in plasma. Brain glycans correlate with RNA expression of their synthetic enzymes, and analysis of glycosylation genes in humans show a global downregulation in the brain compared to other tissues. We hypothesize that this restricted repertoire of protein glycans arises from their tight regulation in the brain. These results provide a roadmap for future studies of glycosylation in neurodevelopment and disease.&lt;/p&gt;&quot;,&quot;issue&quot;:&quot;1&quot;,&quot;volume&quot;:&quot;13&quot;,&quot;container-title-short&quot;:&quot;&quot;},&quot;isTemporary&quot;:false},{&quot;id&quot;:&quot;81a49df0-84ea-30ae-b187-6d1f51e3906b&quot;,&quot;itemData&quot;:{&quot;type&quot;:&quot;article-journal&quot;,&quot;id&quot;:&quot;81a49df0-84ea-30ae-b187-6d1f51e3906b&quot;,&quot;title&quot;:&quot;Fast and comprehensive N- and O-glycoproteomics analysis with MSFragger-Glyco&quot;,&quot;groupId&quot;:&quot;a5d447d3-8016-30b4-a71d-908522dd6ac7&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225cf75a-d676-4b82-9a4f-c758b7c4ecc7&quot;,&quot;properties&quot;:{&quot;noteIndex&quot;:0},&quot;isEdited&quot;:false,&quot;manualOverride&quot;:{&quot;isManuallyOverridden&quot;:false,&quot;citeprocText&quot;:&quot;(18)&quot;,&quot;manualOverrideText&quot;:&quot;&quot;},&quot;citationTag&quot;:&quot;MENDELEY_CITATION_v3_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&quot;,&quot;citationItems&quot;:[{&quot;id&quot;:&quot;3f6b0264-d721-3bd7-a858-af050fea5f5a&quot;,&quot;itemData&quot;:{&quot;type&quot;:&quot;article-journal&quot;,&quot;id&quot;:&quot;3f6b0264-d721-3bd7-a858-af050fea5f5a&quot;,&quot;title&quot;:&quot;The benefits of hybrid fragmentation methods for glycoproteomics&quot;,&quot;groupId&quot;:&quot;a5d447d3-8016-30b4-a71d-908522dd6ac7&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Franc&quot;,&quot;given&quot;:&quot;Vojtech&quot;,&quot;parse-names&quot;:false,&quot;dropping-particle&quot;:&quot;&quot;,&quot;non-dropping-particle&quot;:&quot;&quot;},{&quot;family&quot;:&quot;Heck&quot;,&quot;given&quot;:&quot;Albert J.R.&quot;,&quot;parse-names&quot;:false,&quot;dropping-particle&quot;:&quot;&quot;,&quot;non-dropping-particle&quot;:&quot;&quot;}],&quot;container-title&quot;:&quot;TrAC Trends in Analytical Chemistry&quot;,&quot;DOI&quot;:&quot;10.1016/j.trac.2018.09.007&quot;,&quot;ISSN&quot;:&quot;01659936&quot;,&quot;issued&quot;:{&quot;date-parts&quot;:[[2018,11]]},&quot;page&quot;:&quot;260-268&quot;,&quot;volume&quot;:&quot;108&quot;,&quot;container-title-short&quot;:&quot;&quot;},&quot;isTemporary&quot;:false}]},{&quot;citationID&quot;:&quot;MENDELEY_CITATION_01557b74-b645-4e68-a0f9-6d304bb9e0de&quot;,&quot;properties&quot;:{&quot;noteIndex&quot;:0},&quot;isEdited&quot;:false,&quot;manualOverride&quot;:{&quot;isManuallyOverridden&quot;:false,&quot;citeprocText&quot;:&quot;(19–21)&quot;,&quot;manualOverrideText&quot;:&quot;&quot;},&quot;citationTag&quot;:&quot;MENDELEY_CITATION_v3_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&quot;,&quot;citationItems&quot;:[{&quot;id&quot;:&quot;3b9d79e5-e0bc-36f6-b2bb-7e6a2d65bd7a&quot;,&quot;itemData&quot;:{&quot;type&quot;:&quot;book&quot;,&quot;id&quot;:&quot;3b9d79e5-e0bc-36f6-b2bb-7e6a2d65bd7a&quot;,&quot;title&quot;:&quot;Ion Mobility Spectrometry&quot;,&quot;author&quot;:[{&quot;family&quot;:&quot;Eiceman&quot;,&quot;given&quot;:&quot;G.A.&quot;,&quot;parse-names&quot;:false,&quot;dropping-particle&quot;:&quot;&quot;,&quot;non-dropping-particle&quot;:&quot;&quot;},{&quot;family&quot;:&quot;Karpas&quot;,&quot;given&quot;:&quot;Z.&quot;,&quot;parse-names&quot;:false,&quot;dropping-particle&quot;:&quot;&quot;,&quot;non-dropping-particle&quot;:&quot;&quot;}],&quot;DOI&quot;:&quot;10.1201/9781420038972&quot;,&quot;ISBN&quot;:&quot;9780429195891&quot;,&quot;issued&quot;:{&quot;date-parts&quot;:[[2005,6,23]]},&quot;publisher&quot;:&quot;CRC Press&quot;,&quot;container-title-short&quot;:&quot;&quot;},&quot;isTemporary&quot;:false},{&quot;id&quot;:&quot;7897cc2e-0924-36d4-b3e6-8638b7246f4a&quot;,&quot;itemData&quot;:{&quot;type&quot;:&quot;article-journal&quot;,&quot;id&quot;:&quot;7897cc2e-0924-36d4-b3e6-8638b7246f4a&quot;,&quot;title&quot;:&quot;Ion mobility mass spectrometry of proteins and proteinassemblies&quot;,&quot;author&quot;:[{&quot;family&quot;:&quot;Uetrecht&quot;,&quot;given&quot;:&quot;Charlotte&quot;,&quot;parse-names&quot;:false,&quot;dropping-particle&quot;:&quot;&quot;,&quot;non-dropping-particle&quot;:&quot;&quot;},{&quot;family&quot;:&quot;Rose&quot;,&quot;given&quot;:&quot;Rebecca J.&quot;,&quot;parse-names&quot;:false,&quot;dropping-particle&quot;:&quot;&quot;,&quot;non-dropping-particle&quot;:&quot;&quot;},{&quot;family&quot;:&quot;Duijn&quot;,&quot;given&quot;:&quot;Esther&quot;,&quot;parse-names&quot;:false,&quot;dropping-particle&quot;:&quot;&quot;,&quot;non-dropping-particle&quot;:&quot;van&quot;},{&quot;family&quot;:&quot;Lorenzen&quot;,&quot;given&quot;:&quot;Kristina&quot;,&quot;parse-names&quot;:false,&quot;dropping-particle&quot;:&quot;&quot;,&quot;non-dropping-particle&quot;:&quot;&quot;},{&quot;family&quot;:&quot;Heck&quot;,&quot;given&quot;:&quot;Albert J. R.&quot;,&quot;parse-names&quot;:false,&quot;dropping-particle&quot;:&quot;&quot;,&quot;non-dropping-particle&quot;:&quot;&quot;}],&quot;container-title&quot;:&quot;Chem. Soc. Rev.&quot;,&quot;DOI&quot;:&quot;10.1039/B914002F&quot;,&quot;ISSN&quot;:&quot;0306-0012&quot;,&quot;issued&quot;:{&quot;date-parts&quot;:[[2010]]},&quot;page&quot;:&quot;1633-1655&quot;,&quot;issue&quot;:&quot;5&quot;,&quot;volume&quot;:&quot;39&quot;,&quot;container-title-short&quot;:&quot;&quot;},&quot;isTemporary&quot;:false},{&quot;id&quot;:&quot;33e66991-7679-35a2-8b0f-de7ad8ce2783&quot;,&quot;itemData&quot;:{&quot;type&quot;:&quot;article-journal&quot;,&quot;id&quot;:&quot;33e66991-7679-35a2-8b0f-de7ad8ce2783&quot;,&quot;title&quot;:&quot;Enhanced ion mobility resolution of Abeta isomers from human brain using high-resolution demultiplexing software&quot;,&quot;author&quot;:[{&quot;family&quot;:&quot;Mukherjee&quot;,&quot;given&quot;:&quot;Soumya&quot;,&quot;parse-names&quot;:false,&quot;dropping-particle&quot;:&quot;&quot;,&quot;non-dropping-particle&quot;:&quot;&quot;},{&quot;family&quot;:&quot;Fjeldsted&quot;,&quot;given&quot;:&quot;John C.&quot;,&quot;parse-names&quot;:false,&quot;dropping-particle&quot;:&quot;&quot;,&quot;non-dropping-particle&quot;:&quot;&quot;},{&quot;family&quot;:&quot;Masters&quot;,&quot;given&quot;:&quot;Colin L.&quot;,&quot;parse-names&quot;:false,&quot;dropping-particle&quot;:&quot;&quot;,&quot;non-dropping-particle&quot;:&quot;&quot;},{&quot;family&quot;:&quot;Roberts&quot;,&quot;given&quot;:&quot;Blaine R.&quot;,&quot;parse-names&quot;:false,&quot;dropping-particle&quot;:&quot;&quot;,&quot;non-dropping-particle&quot;:&quot;&quot;}],&quot;container-title&quot;:&quot;Analytical and Bioanalytical Chemistry&quot;,&quot;DOI&quot;:&quot;10.1007/s00216-022-04055-x&quot;,&quot;ISSN&quot;:&quot;1618-2642&quot;,&quot;issued&quot;:{&quot;date-parts&quot;:[[2022,4,15]]},&quot;container-title-short&quot;:&quot;&quot;},&quot;isTemporary&quot;:false}]},{&quot;citationID&quot;:&quot;MENDELEY_CITATION_885f5e41-dd4f-4da1-8422-d3c2a66b3621&quot;,&quot;properties&quot;:{&quot;noteIndex&quot;:0},&quot;isEdited&quot;:false,&quot;manualOverride&quot;:{&quot;isManuallyOverridden&quot;:false,&quot;citeprocText&quot;:&quot;(22–25)&quot;,&quot;manualOverrideText&quot;:&quot;&quot;},&quot;citationTag&quot;:&quot;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&quot;,&quot;citationItems&quot;:[{&quot;id&quot;:&quot;b218ac5d-c62c-3e01-9ca4-06eacb22010f&quot;,&quot;itemData&quot;:{&quot;type&quot;:&quot;article-journal&quot;,&quot;id&quot;:&quot;b218ac5d-c62c-3e01-9ca4-06eacb22010f&quot;,&quot;title&quot;:&quot;Trapped ion mobility spectrometry and PASEF enable in-depth lipidomics from minimal sample amounts&quot;,&quot;author&quot;:[{&quot;family&quot;:&quot;Vasilopoulou&quot;,&quot;given&quot;:&quot;Catherine G.&quot;,&quot;parse-names&quot;:false,&quot;dropping-particle&quot;:&quot;&quot;,&quot;non-dropping-particle&quot;:&quot;&quot;},{&quot;family&quot;:&quot;Sulek&quot;,&quot;given&quot;:&quot;Karolina&quot;,&quot;parse-names&quot;:false,&quot;dropping-particle&quot;:&quot;&quot;,&quot;non-dropping-particle&quot;:&quot;&quot;},{&quot;family&quot;:&quot;Brunner&quot;,&quot;given&quot;:&quot;Andreas-David&quot;,&quot;parse-names&quot;:false,&quot;dropping-particle&quot;:&quot;&quot;,&quot;non-dropping-particle&quot;:&quot;&quot;},{&quot;family&quot;:&quot;Meitei&quot;,&quot;given&quot;:&quot;Ningombam Sanjib&quot;,&quot;parse-names&quot;:false,&quot;dropping-particle&quot;:&quot;&quot;,&quot;non-dropping-particle&quot;:&quot;&quot;},{&quot;family&quot;:&quot;Schweiger-Hufnagel&quot;,&quot;given&quot;:&quot;Ulrike&quot;,&quot;parse-names&quot;:false,&quot;dropping-particle&quot;:&quot;&quot;,&quot;non-dropping-particle&quot;:&quot;&quot;},{&quot;family&quot;:&quot;Meyer&quot;,&quot;given&quot;:&quot;Sven W.&quot;,&quot;parse-names&quot;:false,&quot;dropping-particle&quot;:&quot;&quot;,&quot;non-dropping-particle&quot;:&quot;&quot;},{&quot;family&quot;:&quot;Barsch&quot;,&quot;given&quot;:&quot;Aiko&quot;,&quot;parse-names&quot;:false,&quot;dropping-particle&quot;:&quot;&quot;,&quot;non-dropping-particle&quot;:&quot;&quot;},{&quot;family&quot;:&quot;Mann&quot;,&quot;given&quot;:&quot;Matthias&quot;,&quot;parse-names&quot;:false,&quot;dropping-particle&quot;:&quot;&quot;,&quot;non-dropping-particle&quot;:&quot;&quot;},{&quot;family&quot;:&quot;Meier&quot;,&quot;given&quot;:&quot;Florian&quot;,&quot;parse-names&quot;:false,&quot;dropping-particle&quot;:&quot;&quot;,&quot;non-dropping-particle&quot;:&quot;&quot;}],&quot;container-title&quot;:&quot;Nature Communications&quot;,&quot;DOI&quot;:&quot;10.1038/s41467-019-14044-x&quot;,&quot;ISSN&quot;:&quot;2041-1723&quot;,&quot;issued&quot;:{&quot;date-parts&quot;:[[2020,12,16]]},&quot;page&quot;:&quot;331&quot;,&quot;abstract&quot;:&quot;&lt;p&g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lt;/p&gt;&quot;,&quot;issue&quot;:&quot;1&quot;,&quot;volume&quot;:&quot;11&quot;,&quot;container-title-short&quot;:&quot;&quot;},&quot;isTemporary&quot;:false},{&quot;id&quot;:&quot;b0f2fec3-095e-3313-8374-a6a8c5b74125&quot;,&quot;itemData&quot;:{&quot;type&quot;:&quot;article-journal&quot;,&quot;id&quot;:&quot;b0f2fec3-095e-3313-8374-a6a8c5b74125&quot;,&quot;title&quot;:&quot;Benefits of Collisional Cross Section Assisted Precursor Selection (caps-PASEF) for Cross-linking Mass Spectrometry&quot;,&quot;author&quot;:[{&quot;family&quot;:&quot;Steigenberger&quot;,&quot;given&quot;:&quot;Barbara&quot;,&quot;parse-names&quot;:false,&quot;dropping-particle&quot;:&quot;&quot;,&quot;non-dropping-particle&quot;:&quot;&quot;},{&quot;family&quot;:&quot;Toorn&quot;,&quot;given&quot;:&quot;Henk W.P.&quot;,&quot;parse-names&quot;:false,&quot;dropping-particle&quot;:&quot;&quot;,&quot;non-dropping-particle&quot;:&quot;van den&quot;},{&quot;family&quot;:&quot;Bijl&quot;,&quot;given&quot;:&quot;Emiel&quot;,&quot;parse-names&quot;:false,&quot;dropping-particle&quot;:&quot;&quot;,&quot;non-dropping-particle&quot;:&quot;&quot;},{&quot;family&quot;:&quot;Greisch&quot;,&quot;given&quot;:&quot;Jean-François&quot;,&quot;parse-names&quot;:false,&quot;dropping-particle&quot;:&quot;&quot;,&quot;non-dropping-particle&quot;:&quot;&quot;},{&quot;family&quot;:&quot;Räther&quot;,&quot;given&quot;:&quot;Oliver&quot;,&quot;parse-names&quot;:false,&quot;dropping-particle&quot;:&quot;&quot;,&quot;non-dropping-particle&quot;:&quot;&quot;},{&quot;family&quot;:&quot;Lubeck&quot;,&quot;given&quot;:&quot;Markus&quot;,&quot;parse-names&quot;:false,&quot;dropping-particle&quot;:&quot;&quot;,&quot;non-dropping-particle&quot;:&quot;&quot;},{&quot;family&quot;:&quot;Pieters&quot;,&quot;given&quot;:&quot;Roland J.&quot;,&quot;parse-names&quot;:false,&quot;dropping-particle&quot;:&quot;&quot;,&quot;non-dropping-particle&quot;:&quot;&quot;},{&quot;family&quot;:&quot;Heck&quot;,&quot;given&quot;:&quot;Albert J.R.&quot;,&quot;parse-names&quot;:false,&quot;dropping-particle&quot;:&quot;&quot;,&quot;non-dropping-particle&quot;:&quot;&quot;},{&quot;family&quot;:&quot;Scheltema&quot;,&quot;given&quot;:&quot;Richard A.&quot;,&quot;parse-names&quot;:false,&quot;dropping-particle&quot;:&quot;&quot;,&quot;non-dropping-particle&quot;:&quot;&quot;}],&quot;container-title&quot;:&quot;Molecular &amp; Cellular Proteomics&quot;,&quot;DOI&quot;:&quot;10.1074/mcp.RA120.002094&quot;,&quot;ISSN&quot;:&quot;15359476&quot;,&quot;issued&quot;:{&quot;date-parts&quot;:[[2020,10]]},&quot;page&quot;:&quot;1677-1687&quot;,&quot;issue&quot;:&quot;10&quot;,&quot;volume&quot;:&quot;19&quot;,&quot;container-title-short&quot;:&quot;&quot;},&quot;isTemporary&quot;:false},{&quot;id&quot;:&quot;bd1dab20-6d56-3887-9176-da048fc1eb03&quot;,&quot;itemData&quot;:{&quot;type&quot;:&quot;article-journal&quot;,&quot;id&quot;:&quot;bd1dab20-6d56-3887-9176-da048fc1eb03&quot;,&quot;title&quot;:&quot;Generation of a Collision Cross Section Library for Multi-Dimensional Plant Metabolomics Using UHPLC-Trapped Ion Mobility-MS/MS&quot;,&quot;author&quot;:[{&quot;family&quot;:&quot;Schroeder&quot;,&quot;given&quot;:&quot;Mark&quot;,&quot;parse-names&quot;:false,&quot;dropping-particle&quot;:&quot;&quot;,&quot;non-dropping-particle&quot;:&quot;&quot;},{&quot;family&quot;:&quot;Meyer&quot;,&quot;given&quot;:&quot;Sven W.&quot;,&quot;parse-names&quot;:false,&quot;dropping-particle&quot;:&quot;&quot;,&quot;non-dropping-particle&quot;:&quot;&quot;},{&quot;family&quot;:&quot;Heyman&quot;,&quot;given&quot;:&quot;Heino M.&quot;,&quot;parse-names&quot;:false,&quot;dropping-particle&quot;:&quot;&quot;,&quot;non-dropping-particle&quot;:&quot;&quot;},{&quot;family&quot;:&quot;Barsch&quot;,&quot;given&quot;:&quot;Aiko&quot;,&quot;parse-names&quot;:false,&quot;dropping-particle&quot;:&quot;&quot;,&quot;non-dropping-particle&quot;:&quot;&quot;},{&quot;family&quot;:&quot;Sumner&quot;,&quot;given&quot;:&quot;Lloyd W.&quot;,&quot;parse-names&quot;:false,&quot;dropping-particle&quot;:&quot;&quot;,&quot;non-dropping-particle&quot;:&quot;&quot;}],&quot;container-title&quot;:&quot;Metabolites&quot;,&quot;container-title-short&quot;:&quot;Metabolites&quot;,&quot;DOI&quot;:&quot;10.3390/metabo10010013&quot;,&quot;ISSN&quot;:&quot;2218-1989&quot;,&quot;issued&quot;:{&quot;date-parts&quot;:[[2019,12,24]]},&quot;page&quot;:&quot;13&quot;,&quot;abstract&quot;:&quot;&lt;p&gt;The utility of metabolomics is well documented; however, its full scientific promise has not yet been realized due to multiple technical challenges. These grand challenges include accurate chemical identification of all observable metabolites and the limiting depth-of-coverage of current metabolomics methods. Here, we report a combinatorial solution to aid in both grand challenges using UHPLC-trapped ion mobility spectrometry coupled to tandem mass spectrometry (UHPLC-TIMS-TOF-MS). TIMS offers additional depth-of-coverage through increased peak capacities realized with the multi-dimensional UHPLC-TIMS separations. Metabolite identification confidence is simultaneously enhanced by incorporating orthogonal collision cross section (CCS) data matching. To facilitate metabolite identifications, we created a CCS library of 146 plant natural products. This library was generated using TIMS with N2 drift gas to record the TIMSCCSN2 of plant natural products with a high degree of reproducibility; i.e., average RSD = 0.10%. The robustness of TIMSCCSN2 data matching was tested using authentic standards spiked into complex plant extracts, and the precision of CCS measurements were determined to be independent of matrix affects. The utility of the UHPLC-TIMS-TOF-MS/MS in metabolomics was then demonstrated using extracts from the model legume Medicago truncatula and metabolites were confidently identified based on retention time, accurate mass, molecular formula, and CCS.&lt;/p&gt;&quot;,&quot;issue&quot;:&quot;1&quot;,&quot;volume&quot;:&quot;10&quot;},&quot;isTemporary&quot;:false},{&quot;id&quot;:&quot;f07cbb87-29fc-37a0-8e98-bea4ee237ea5&quot;,&quot;itemData&quot;:{&quot;type&quot;:&quot;article-journal&quot;,&quot;id&quot;:&quot;f07cbb87-29fc-37a0-8e98-bea4ee237ea5&quot;,&quot;title&quot;:&quot;Rapid and site-specific deep phosphoproteome profiling by data-independent acquisition without the need for spectral libraries&quot;,&quot;author&quot;:[{&quot;family&quot;:&quot;Bekker-Jensen&quot;,&quot;given&quot;:&quot;Dorte B.&quot;,&quot;parse-names&quot;:false,&quot;dropping-particle&quot;:&quot;&quot;,&quot;non-dropping-particle&quot;:&quot;&quot;},{&quot;family&quot;:&quot;Bernhardt&quot;,&quot;given&quot;:&quot;Oliver M.&quot;,&quot;parse-names&quot;:false,&quot;dropping-particle&quot;:&quot;&quot;,&quot;non-dropping-particle&quot;:&quot;&quot;},{&quot;family&quot;:&quot;Hogrebe&quot;,&quot;given&quot;:&quot;Alexander&quot;,&quot;parse-names&quot;:false,&quot;dropping-particle&quot;:&quot;&quot;,&quot;non-dropping-particle&quot;:&quot;&quot;},{&quot;family&quot;:&quot;Martinez-Val&quot;,&quot;given&quot;:&quot;Ana&quot;,&quot;parse-names&quot;:false,&quot;dropping-particle&quot;:&quot;&quot;,&quot;non-dropping-particle&quot;:&quot;&quot;},{&quot;family&quot;:&quot;Verbeke&quot;,&quot;given&quot;:&quot;Lynn&quot;,&quot;parse-names&quot;:false,&quot;dropping-particle&quot;:&quot;&quot;,&quot;non-dropping-particle&quot;:&quot;&quot;},{&quot;family&quot;:&quot;Gandhi&quot;,&quot;given&quot;:&quot;Tejas&quot;,&quot;parse-names&quot;:false,&quot;dropping-particle&quot;:&quot;&quot;,&quot;non-dropping-particle&quot;:&quot;&quot;},{&quot;family&quot;:&quot;Kelstrup&quot;,&quot;given&quot;:&quot;Christian D.&quot;,&quot;parse-names&quot;:false,&quot;dropping-particle&quot;:&quot;&quot;,&quot;non-dropping-particle&quot;:&quot;&quot;},{&quot;family&quot;:&quot;Reiter&quot;,&quot;given&quot;:&quot;Lukas&quot;,&quot;parse-names&quot;:false,&quot;dropping-particle&quot;:&quot;&quot;,&quot;non-dropping-particle&quot;:&quot;&quot;},{&quot;family&quot;:&quot;Olsen&quot;,&quot;given&quot;:&quot;Jesper&quot;,&quot;parse-names&quot;:false,&quot;dropping-particle&quot;:&quot;v.&quot;,&quot;non-dropping-particle&quot;:&quot;&quot;}],&quot;container-title&quot;:&quot;Nature Communications&quot;,&quot;DOI&quot;:&quot;10.1038/s41467-020-14609-1&quot;,&quot;ISSN&quot;:&quot;2041-1723&quot;,&quot;issued&quot;:{&quot;date-parts&quot;:[[2020,12,7]]},&quot;page&quot;:&quot;787&quot;,&quot;abstract&quot;:&quot;&lt;p&gt;Quantitative phosphoproteomics has transformed investigations of cell signaling, but it remains challenging to scale the technology for high-throughput analyses. Here we report a rapid and reproducible approach to analyze hundreds of phosphoproteomes using data-independent acquisition (DIA) with an accurate site localization score incorporated into Spectronaut. DIA-based phosphoproteomics achieves an order of magnitude broader dynamic range, higher reproducibility of identification, and improved sensitivity and accuracy of quantification compared to state-of-the-art data-dependent acquisition (DDA)-based phosphoproteomics. Notably, direct DIA without the need of spectral libraries performs close to analyses using project-specific libraries, quantifying &amp;gt; 20,000 phosphopeptides in 15 min single-shot LC-MS analysis per condition. Adaptation of a 3D multiple regression model-based algorithm enables global determination of phosphorylation site stoichiometry in DIA. Scalability of the DIA approach is demonstrated by systematically analyzing the effects of thirty kinase inhibitors in context of epidermal growth factor (EGF) signaling showing that specific protein kinases mediate EGF-dependent phospho-regulation.&lt;/p&gt;&quot;,&quot;issue&quot;:&quot;1&quot;,&quot;volume&quot;:&quot;11&quot;,&quot;container-title-short&quot;:&quot;&quot;},&quot;isTemporary&quot;:false}]},{&quot;citationID&quot;:&quot;MENDELEY_CITATION_53b4fe70-b9f6-4ace-9dba-b7018aced6d6&quot;,&quot;properties&quot;:{&quot;noteIndex&quot;:0},&quot;isEdited&quot;:false,&quot;manualOverride&quot;:{&quot;isManuallyOverridden&quot;:false,&quot;citeprocText&quot;:&quot;(26, 27)&quot;,&quot;manualOverrideText&quot;:&quot;&quot;},&quot;citationTag&quot;:&quot;MENDELEY_CITATION_v3_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Kb3VybmFsIG9mIFByb3Rlb21lIFJlc2VhcmNoIiwiRE9JIjoiMTAuMTAyMS9hY3MuanByb3Rlb21lLjViMDA5MzIiLCJJU1NOIjoiMTUzNS0zODkzIiwiaXNzdWVkIjp7ImRhdGUtcGFydHMiOltbMjAxNSwxMiw0XV19LCJwYWdlIjoiNTM3OC01Mzg3IiwiaXNzdWUiOiIxMiIsInZvbHVtZSI6IjE0IiwiY29udGFpbmVyLXRpdGxlLXNob3J0IjoiIn0sImlzVGVtcG9yYXJ5IjpmYWxzZX1dfQ==&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id&quot;:&quot;3d6a55eb-45dd-338c-b848-458d340e16ee&quot;,&quot;itemData&quot;:{&quot;type&quot;:&quot;article-journal&quot;,&quot;id&quot;:&quot;3d6a55eb-45dd-338c-b848-458d340e16ee&quot;,&quot;title&quot;:&quot;Parallel Accumulation–Serial Fragmentation (PASEF): Multiplying Sequencing Speed and Sensitivity by Synchronized Scans in a Trapped Ion Mobility Device&quot;,&quot;author&quot;:[{&quot;family&quot;:&quot;Meier&quot;,&quot;given&quot;:&quot;Florian&quot;,&quot;parse-names&quot;:false,&quot;dropping-particle&quot;:&quot;&quot;,&quot;non-dropping-particle&quot;:&quot;&quot;},{&quot;family&quot;:&quot;Beck&quot;,&quot;given&quot;:&quot;Scarlet&quot;,&quot;parse-names&quot;:false,&quot;dropping-particle&quot;:&quot;&quot;,&quot;non-dropping-particle&quot;:&quot;&quot;},{&quot;family&quot;:&quot;Grassl&quot;,&quot;given&quot;:&quot;Niklas&quot;,&quot;parse-names&quot;:false,&quot;dropping-particle&quot;:&quot;&quot;,&quot;non-dropping-particle&quot;:&quot;&quot;},{&quot;family&quot;:&quot;Lubeck&quot;,&quot;given&quot;:&quot;Markus&quot;,&quot;parse-names&quot;:false,&quot;dropping-particle&quot;:&quot;&quot;,&quot;non-dropping-particle&quot;:&quot;&quot;},{&quot;family&quot;:&quot;Park&quot;,&quot;given&quot;:&quot;Melvin A.&quot;,&quot;parse-names&quot;:false,&quot;dropping-particle&quot;:&quot;&quot;,&quot;non-dropping-particle&quot;:&quot;&quot;},{&quot;family&quot;:&quot;Rae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Journal of Proteome Research&quot;,&quot;DOI&quot;:&quot;10.1021/acs.jproteome.5b00932&quot;,&quot;ISSN&quot;:&quot;1535-3893&quot;,&quot;issued&quot;:{&quot;date-parts&quot;:[[2015,12,4]]},&quot;page&quot;:&quot;5378-5387&quot;,&quot;issue&quot;:&quot;12&quot;,&quot;volume&quot;:&quot;14&quot;,&quot;container-title-short&quot;:&quot;&quot;},&quot;isTemporary&quot;:false}]},{&quot;citationID&quot;:&quot;MENDELEY_CITATION_07c0b861-69c7-4534-9c4b-1145bd13708c&quot;,&quot;properties&quot;:{&quot;noteIndex&quot;:0},&quot;isEdited&quot;:false,&quot;manualOverride&quot;:{&quot;isManuallyOverridden&quot;:false,&quot;citeprocText&quot;:&quot;(28–31)&quot;,&quot;manualOverrideText&quot;:&quot;&quot;},&quot;citationTag&quot;:&quot;MENDELEY_CITATION_v3_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&quot;,&quot;citationItems&quot;:[{&quot;id&quot;:&quot;c2efbd98-3826-3537-9d44-78f1c1644b06&quot;,&quot;itemData&quot;:{&quot;type&quot;:&quot;article-journal&quot;,&quot;id&quot;:&quot;c2efbd98-3826-3537-9d44-78f1c1644b06&quot;,&quot;title&quot;:&quot;Discrimination of epimeric glycans and glycopeptides using IM-MS and its potential for carbohydrate sequencing&quot;,&quot;author&quot;:[{&quot;family&quot;:&quot;Both&quot;,&quot;given&quot;:&quot;P.&quot;,&quot;parse-names&quot;:false,&quot;dropping-particle&quot;:&quot;&quot;,&quot;non-dropping-particle&quot;:&quot;&quot;},{&quot;family&quot;:&quot;Green&quot;,&quot;given&quot;:&quot;A. P.&quot;,&quot;parse-names&quot;:false,&quot;dropping-particle&quot;:&quot;&quot;,&quot;non-dropping-particle&quot;:&quot;&quot;},{&quot;family&quot;:&quot;Gray&quot;,&quot;given&quot;:&quot;C. J.&quot;,&quot;parse-names&quot;:false,&quot;dropping-particle&quot;:&quot;&quot;,&quot;non-dropping-particle&quot;:&quot;&quot;},{&quot;family&quot;:&quot;Šardzík&quot;,&quot;given&quot;:&quot;R.&quot;,&quot;parse-names&quot;:false,&quot;dropping-particle&quot;:&quot;&quot;,&quot;non-dropping-particle&quot;:&quot;&quot;},{&quot;family&quot;:&quot;Voglmeir&quot;,&quot;given&quot;:&quot;J.&quot;,&quot;parse-names&quot;:false,&quot;dropping-particle&quot;:&quot;&quot;,&quot;non-dropping-particle&quot;:&quot;&quot;},{&quot;family&quot;:&quot;Fontana&quot;,&quot;given&quot;:&quot;C.&quot;,&quot;parse-names&quot;:false,&quot;dropping-particle&quot;:&quot;&quot;,&quot;non-dropping-particle&quot;:&quot;&quot;},{&quot;family&quot;:&quot;Austeri&quot;,&quot;given&quot;:&quot;M.&quot;,&quot;parse-names&quot;:false,&quot;dropping-particle&quot;:&quot;&quot;,&quot;non-dropping-particle&quot;:&quot;&quot;},{&quot;family&quot;:&quot;Rejzek&quot;,&quot;given&quot;:&quot;M.&quot;,&quot;parse-names&quot;:false,&quot;dropping-particle&quot;:&quot;&quot;,&quot;non-dropping-particle&quot;:&quot;&quot;},{&quot;family&quot;:&quot;Richardson&quot;,&quot;given&quot;:&quot;D.&quot;,&quot;parse-names&quot;:false,&quot;dropping-particle&quot;:&quot;&quot;,&quot;non-dropping-particle&quot;:&quot;&quot;},{&quot;family&quot;:&quot;Field&quot;,&quot;given&quot;:&quot;R. A.&quot;,&quot;parse-names&quot;:false,&quot;dropping-particle&quot;:&quot;&quot;,&quot;non-dropping-particle&quot;:&quot;&quot;},{&quot;family&quot;:&quot;Widmalm&quot;,&quot;given&quot;:&quot;G.&quot;,&quot;parse-names&quot;:false,&quot;dropping-particle&quot;:&quot;&quot;,&quot;non-dropping-particle&quot;:&quot;&quot;},{&quot;family&quot;:&quot;Flitsch&quot;,&quot;given&quot;:&quot;S. L.&quot;,&quot;parse-names&quot;:false,&quot;dropping-particle&quot;:&quot;&quot;,&quot;non-dropping-particle&quot;:&quot;&quot;},{&quot;family&quot;:&quot;Eyers&quot;,&quot;given&quot;:&quot;C. E.&quot;,&quot;parse-names&quot;:false,&quot;dropping-particle&quot;:&quot;&quot;,&quot;non-dropping-particle&quot;:&quot;&quot;}],&quot;container-title&quot;:&quot;Nature Chemistry&quot;,&quot;DOI&quot;:&quot;10.1038/nchem.1817&quot;,&quot;ISSN&quot;:&quot;1755-4330&quot;,&quot;issued&quot;:{&quot;date-parts&quot;:[[2014,1,8]]},&quot;page&quot;:&quot;65-74&quot;,&quot;issue&quot;:&quot;1&quot;,&quot;volume&quot;:&quot;6&quot;,&quot;container-title-short&quot;:&quot;&quot;},&quot;isTemporary&quot;:false},{&quot;id&quot;:&quot;14fd3d97-17ca-3023-8fe7-15e2c39014ae&quot;,&quot;itemData&quot;:{&quot;type&quot;:&quot;article-journal&quot;,&quot;id&quot;:&quot;14fd3d97-17ca-3023-8fe7-15e2c39014ae&quot;,&quot;title&quot;:&quot;Separation and Identification of Isomeric Glycopeptides by High Field Asymmetric Waveform Ion Mobility Spectrometry&quot;,&quot;author&quot;:[{&quot;family&quot;:&quot;Creese&quot;,&quot;given&quot;:&quot;Andrew J.&quot;,&quot;parse-names&quot;:false,&quot;dropping-particle&quot;:&quot;&quot;,&quot;non-dropping-particle&quot;:&quot;&quot;},{&quot;family&quot;:&quot;Cooper&quot;,&quot;given&quot;:&quot;Helen J.&quot;,&quot;parse-names&quot;:false,&quot;dropping-particle&quot;:&quot;&quot;,&quot;non-dropping-particle&quot;:&quot;&quot;}],&quot;container-title&quot;:&quot;Analytical Chemistry&quot;,&quot;DOI&quot;:&quot;10.1021/ac203321y&quot;,&quot;ISSN&quot;:&quot;0003-2700&quot;,&quot;issued&quot;:{&quot;date-parts&quot;:[[2012,3,6]]},&quot;page&quot;:&quot;2597-2601&quot;,&quot;issue&quot;:&quot;5&quot;,&quot;volume&quot;:&quot;84&quot;,&quot;container-title-short&quot;:&quot;&quot;},&quot;isTemporary&quot;:false},{&quot;id&quot;:&quot;be04068e-9ad6-33e0-8000-dd421fe16d35&quot;,&quot;itemData&quot;:{&quot;type&quot;:&quot;article-journal&quot;,&quot;id&quot;:&quot;be04068e-9ad6-33e0-8000-dd421fe16d35&quot;,&quot;title&quot;:&quot;Utility of Ion-Mobility Spectrometry for Deducing Branching of Multiply Charged Glycans and Glycopeptides in a High-Throughput Positive ion LC-FLR-IMS-MS Workflow&quot;,&quot;author&quot;:[{&quot;family&quot;:&quot;Pallister&quot;,&quot;given&quot;:&quot;Edward G.&quot;,&quot;parse-names&quot;:false,&quot;dropping-particle&quot;:&quot;&quot;,&quot;non-dropping-particle&quot;:&quot;&quot;},{&quot;family&quot;:&quot;Choo&quot;,&quot;given&quot;:&quot;Matthew S. F.&quot;,&quot;parse-names&quot;:false,&quot;dropping-particle&quot;:&quot;&quot;,&quot;non-dropping-particle&quot;:&quot;&quot;},{&quot;family&quot;:&quot;Walsh&quot;,&quot;given&quot;:&quot;Ian&quot;,&quot;parse-names&quot;:false,&quot;dropping-particle&quot;:&quot;&quot;,&quot;non-dropping-particle&quot;:&quot;&quot;},{&quot;family&quot;:&quot;Tai&quot;,&quot;given&quot;:&quot;Jien Nee&quot;,&quot;parse-names&quot;:false,&quot;dropping-particle&quot;:&quot;&quot;,&quot;non-dropping-particle&quot;:&quot;&quot;},{&quot;family&quot;:&quot;Tay&quot;,&quot;given&quot;:&quot;Shi Jie&quot;,&quot;parse-names&quot;:false,&quot;dropping-particle&quot;:&quot;&quot;,&quot;non-dropping-particle&quot;:&quot;&quot;},{&quot;family&quot;:&quot;Yang&quot;,&quot;given&quot;:&quot;Yuan Sheng&quot;,&quot;parse-names&quot;:false,&quot;dropping-particle&quot;:&quot;&quot;,&quot;non-dropping-particle&quot;:&quot;&quot;},{&quot;family&quot;:&quot;Ng&quot;,&quot;given&quot;:&quot;Say Kong&quot;,&quot;parse-names&quot;:false,&quot;dropping-particle&quot;:&quot;&quot;,&quot;non-dropping-particle&quot;:&quot;&quot;},{&quot;family&quot;:&quot;Rudd&quot;,&quot;given&quot;:&quot;Pauline M.&quot;,&quot;parse-names&quot;:false,&quot;dropping-particle&quot;:&quot;&quot;,&quot;non-dropping-particle&quot;:&quot;&quot;},{&quot;family&quot;:&quot;Flitsch&quot;,&quot;given&quot;:&quot;Sabine L.&quot;,&quot;parse-names&quot;:false,&quot;dropping-particle&quot;:&quot;&quot;,&quot;non-dropping-particle&quot;:&quot;&quot;},{&quot;family&quot;:&quot;Nguyen-Khuong&quot;,&quot;given&quot;:&quot;Terry&quot;,&quot;parse-names&quot;:false,&quot;dropping-particle&quot;:&quot;&quot;,&quot;non-dropping-particle&quot;:&quot;&quot;}],&quot;container-title&quot;:&quot;Analytical Chemistry&quot;,&quot;DOI&quot;:&quot;10.1021/acs.analchem.0c01954&quot;,&quot;ISSN&quot;:&quot;0003-2700&quot;,&quot;issued&quot;:{&quot;date-parts&quot;:[[2020,12,1]]},&quot;page&quot;:&quot;15323-15335&quot;,&quot;issue&quot;:&quot;23&quot;,&quot;volume&quot;:&quot;92&quot;,&quot;container-title-short&quot;:&quot;&quot;},&quot;isTemporary&quot;:false},{&quot;id&quot;:&quot;d24e987e-d0fd-3d18-8b32-9894c486829f&quot;,&quot;itemData&quot;:{&quot;type&quot;:&quot;article-journal&quot;,&quot;id&quot;:&quot;d24e987e-d0fd-3d18-8b32-9894c486829f&quot;,&quot;title&quot;:&quot;Relative Quantification of N-Glycopeptide Sialic Acid Linkage Isomers by Ion Mobility Mass Spectrometry&quot;,&quot;author&quot;:[{&quot;family&quot;:&quot;Feng&quot;,&quot;given&quot;:&quot;Xiaoxiao&quot;,&quot;parse-names&quot;:false,&quot;dropping-particle&quot;:&quot;&quot;,&quot;non-dropping-particle&quot;:&quot;&quot;},{&quot;family&quot;:&quot;Shu&quot;,&quot;given&quot;:&quot;Hong&quot;,&quot;parse-names&quot;:false,&quot;dropping-particle&quot;:&quot;&quot;,&quot;non-dropping-particle&quot;:&quot;&quot;},{&quot;family&quot;:&quot;Zhang&quot;,&quot;given&quot;:&quot;Shu&quot;,&quot;parse-names&quot;:false,&quot;dropping-particle&quot;:&quot;&quot;,&quot;non-dropping-particle&quot;:&quot;&quot;},{&quot;family&quot;:&quot;Peng&quot;,&quot;given&quot;:&quot;Ye&quot;,&quot;parse-names&quot;:false,&quot;dropping-particle&quot;:&quot;&quot;,&quot;non-dropping-particle&quot;:&quot;&quot;},{&quot;family&quot;:&quot;Zhang&quot;,&quot;given&quot;:&quot;Lei&quot;,&quot;parse-names&quot;:false,&quot;dropping-particle&quot;:&quot;&quot;,&quot;non-dropping-particle&quot;:&quot;&quot;},{&quot;family&quot;:&quot;Cao&quot;,&quot;given&quot;:&quot;Xinyi&quot;,&quot;parse-names&quot;:false,&quot;dropping-particle&quot;:&quot;&quot;,&quot;non-dropping-particle&quot;:&quot;&quot;},{&quot;family&quot;:&quot;Wei&quot;,&quot;given&quot;:&quot;Liming&quot;,&quot;parse-names&quot;:false,&quot;dropping-particle&quot;:&quot;&quot;,&quot;non-dropping-particle&quot;:&quot;&quot;},{&quot;family&quot;:&quot;Lu&quot;,&quot;given&quot;:&quot;Haojie&quot;,&quot;parse-names&quot;:false,&quot;dropping-particle&quot;:&quot;&quot;,&quot;non-dropping-particle&quot;:&quot;&quot;}],&quot;container-title&quot;:&quot;Analytical Chemistry&quot;,&quot;DOI&quot;:&quot;10.1021/acs.analchem.1c02803&quot;,&quot;ISSN&quot;:&quot;0003-2700&quot;,&quot;issued&quot;:{&quot;date-parts&quot;:[[2021,11,30]]},&quot;page&quot;:&quot;15617-15625&quot;,&quot;issue&quot;:&quot;47&quot;,&quot;volume&quot;:&quot;93&quot;,&quot;container-title-short&quot;:&quot;&quot;},&quot;isTemporary&quot;:false}]},{&quot;citationID&quot;:&quot;MENDELEY_CITATION_b737310a-faa7-4784-978c-31da7187c908&quot;,&quot;properties&quot;:{&quot;noteIndex&quot;:0},&quot;isEdited&quot;:false,&quot;manualOverride&quot;:{&quot;isManuallyOverridden&quot;:false,&quot;citeprocText&quot;:&quot;(32, 33)&quot;,&quot;manualOverrideText&quot;:&quot;&quot;},&quot;citationTag&quot;:&quot;MENDELEY_CITATION_v3_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&quot;,&quot;citationItems&quot;:[{&quot;id&quot;:&quot;9472c1aa-41d4-3f25-878c-e5bd8ea8cc8e&quot;,&quot;itemData&quot;:{&quot;type&quot;:&quot;article-journal&quot;,&quot;id&quot;:&quot;9472c1aa-41d4-3f25-878c-e5bd8ea8cc8e&quot;,&quot;title&quot;:&quot;Glycopeptide Site Heterogeneity and Structural Diversity Determined by Combined Lectin Affinity Chromatography/IMS/CID/MS Techniques&quot;,&quot;author&quot;:[{&quot;family&quot;:&quot;Zhu&quot;,&quot;given&quot;:&quot;Feifei&quot;,&quot;parse-names&quot;:false,&quot;dropping-particle&quot;:&quot;&quot;,&quot;non-dropping-particle&quot;:&quot;&quot;},{&quot;family&quot;:&quot;Trinidad&quot;,&quot;given&quot;:&quot;Jonathan C.&quot;,&quot;parse-names&quot;:false,&quot;dropping-particle&quot;:&quot;&quot;,&quot;non-dropping-particle&quot;:&quot;&quot;},{&quot;family&quot;:&quot;Clemmer&quot;,&quot;given&quot;:&quot;David E.&quot;,&quot;parse-names&quot;:false,&quot;dropping-particle&quot;:&quot;&quot;,&quot;non-dropping-particle&quot;:&quot;&quot;}],&quot;container-title&quot;:&quot;Journal of the American Society for Mass Spectrometry&quot;,&quot;container-title-short&quot;:&quot;J Am Soc Mass Spectrom&quot;,&quot;DOI&quot;:&quot;10.1007/s13361-015-1110-5&quot;,&quot;ISSN&quot;:&quot;1044-0305&quot;,&quot;issued&quot;:{&quot;date-parts&quot;:[[2015,7,1]]},&quot;page&quot;:&quot;1092-1102&quot;,&quot;issue&quot;:&quot;7&quot;,&quot;volume&quot;:&quot;26&quot;},&quot;isTemporary&quot;:false},{&quot;id&quot;:&quot;7effc6ba-3218-3116-bfb4-5c2306c2bc93&quot;,&quot;itemData&quot;:{&quot;type&quot;:&quot;article-journal&quot;,&quot;id&quot;:&quot;7effc6ba-3218-3116-bfb4-5c2306c2bc93&quot;,&quot;title&quot;:&quot;Ion mobility-mass correlation trend line separation of glycoprotein digests without deglycosylation&quot;,&quot;author&quot;:[{&quot;family&quot;:&quot;Li&quot;,&quot;given&quot;:&quot;Hongli&quot;,&quot;parse-names&quot;:false,&quot;dropping-particle&quot;:&quot;&quot;,&quot;non-dropping-particle&quot;:&quot;&quot;},{&quot;family&quot;:&quot;Bendiak&quot;,&quot;given&quot;:&quot;Brad&quot;,&quot;parse-names&quot;:false,&quot;dropping-particle&quot;:&quot;&quot;,&quot;non-dropping-particle&quot;:&quot;&quot;},{&quot;family&quot;:&quot;Siems&quot;,&quot;given&quot;:&quot;William F.&quot;,&quot;parse-names&quot;:false,&quot;dropping-particle&quot;:&quot;&quot;,&quot;non-dropping-particle&quot;:&quot;&quot;},{&quot;family&quot;:&quot;Gang&quot;,&quot;given&quot;:&quot;David R.&quot;,&quot;parse-names&quot;:false,&quot;dropping-particle&quot;:&quot;&quot;,&quot;non-dropping-particle&quot;:&quot;&quot;},{&quot;family&quot;:&quot;Hill&quot;,&quot;given&quot;:&quot;Herbert H.&quot;,&quot;parse-names&quot;:false,&quot;dropping-particle&quot;:&quot;&quot;,&quot;non-dropping-particle&quot;:&quot;&quot;}],&quot;container-title&quot;:&quot;International Journal for Ion Mobility Spectrometry&quot;,&quot;DOI&quot;:&quot;10.1007/s12127-013-0127-3&quot;,&quot;ISSN&quot;:&quot;1435-6163&quot;,&quot;issued&quot;:{&quot;date-parts&quot;:[[2013,6,12]]},&quot;page&quot;:&quot;105-115&quot;,&quot;issue&quot;:&quot;2&quot;,&quot;volume&quot;:&quot;16&quot;,&quot;container-title-short&quot;:&quot;&quot;},&quot;isTemporary&quot;:false}]},{&quot;citationID&quot;:&quot;MENDELEY_CITATION_56a7d9c4-055d-4273-bee1-e48aa05e0a39&quot;,&quot;properties&quot;:{&quot;noteIndex&quot;:0},&quot;isEdited&quot;:false,&quot;manualOverride&quot;:{&quot;isManuallyOverridden&quot;:false,&quot;citeprocText&quot;:&quot;(34)&quot;,&quot;manualOverrideText&quot;:&quot;&quot;},&quot;citationTag&quot;:&quot;MENDELEY_CITATION_v3_eyJjaXRhdGlvbklEIjoiTUVOREVMRVlfQ0lUQVRJT05fNTZhN2Q5YzQtMDU1ZC00MjczLWJlZTEtZTQ4YWEwNWUwYTM5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6671abe5-a094-4a94-a962-c1f1171a548e&quot;,&quot;properties&quot;:{&quot;noteIndex&quot;:0},&quot;isEdited&quot;:false,&quot;manualOverride&quot;:{&quot;isManuallyOverridden&quot;:false,&quot;citeprocText&quot;:&quot;(34)&quot;,&quot;manualOverrideText&quot;:&quot;&quot;},&quot;citationTag&quot;:&quot;MENDELEY_CITATION_v3_eyJjaXRhdGlvbklEIjoiTUVOREVMRVlfQ0lUQVRJT05fNjY3MWFiZTUtYTA5NC00YTk0LWE5NjItYzFmMTE3MWE1NDhl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fa765266-15fc-456d-bba0-bc19819cacda&quot;,&quot;properties&quot;:{&quot;noteIndex&quot;:0},&quot;isEdited&quot;:false,&quot;manualOverride&quot;:{&quot;isManuallyOverridden&quot;:false,&quot;citeprocText&quot;:&quot;(26)&quot;,&quot;manualOverrideText&quot;:&quot;&quot;},&quot;citationTag&quot;:&quot;MENDELEY_CITATION_v3_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&quot;,&quot;citationItems&quot;:[{&quot;id&quot;:&quot;b9df0a90-b24b-3ba2-bb3e-ec2f478fa84f&quot;,&quot;itemData&quot;:{&quot;type&quot;:&quot;article-journal&quot;,&quot;id&quot;:&quot;b9df0a90-b24b-3ba2-bb3e-ec2f478fa84f&quot;,&quot;title&quot;:&quot;Online Parallel Accumulation–Serial Fragmentation (PASEF) with a Novel Trapped Ion Mobility Mass Spectrometer&quot;,&quot;author&quot;:[{&quot;family&quot;:&quot;Meier&quot;,&quot;given&quot;:&quot;Florian&quot;,&quot;parse-names&quot;:false,&quot;dropping-particle&quot;:&quot;&quot;,&quot;non-dropping-particle&quot;:&quot;&quot;},{&quot;family&quot;:&quot;Brunner&quot;,&quot;given&quot;:&quot;Andreas-David&quot;,&quot;parse-names&quot;:false,&quot;dropping-particle&quot;:&quot;&quot;,&quot;non-dropping-particle&quot;:&quot;&quot;},{&quot;family&quot;:&quot;Koch&quot;,&quot;given&quot;:&quot;Scarlet&quot;,&quot;parse-names&quot;:false,&quot;dropping-particle&quot;:&quot;&quot;,&quot;non-dropping-particle&quot;:&quot;&quot;},{&quot;family&quot;:&quot;Koch&quot;,&quot;given&quot;:&quot;Heiner&quot;,&quot;parse-names&quot;:false,&quot;dropping-particle&quot;:&quot;&quot;,&quot;non-dropping-particle&quot;:&quot;&quot;},{&quot;family&quot;:&quot;Lubeck&quot;,&quot;given&quot;:&quot;Markus&quot;,&quot;parse-names&quot;:false,&quot;dropping-particle&quot;:&quot;&quot;,&quot;non-dropping-particle&quot;:&quot;&quot;},{&quot;family&quot;:&quot;Krause&quot;,&quot;given&quot;:&quot;Michael&quot;,&quot;parse-names&quot;:false,&quot;dropping-particle&quot;:&quot;&quot;,&quot;non-dropping-particle&quot;:&quot;&quot;},{&quot;family&quot;:&quot;Goedecke&quot;,&quot;given&quot;:&quot;Niels&quot;,&quot;parse-names&quot;:false,&quot;dropping-particle&quot;:&quot;&quot;,&quot;non-dropping-particle&quot;:&quot;&quot;},{&quot;family&quot;:&quot;Decker&quot;,&quot;given&quot;:&quot;Jens&quot;,&quot;parse-names&quot;:false,&quot;dropping-particle&quot;:&quot;&quot;,&quot;non-dropping-particle&quot;:&quot;&quot;},{&quot;family&quot;:&quot;Kosinski&quot;,&quot;given&quot;:&quot;Thomas&quot;,&quot;parse-names&quot;:false,&quot;dropping-particle&quot;:&quot;&quot;,&quot;non-dropping-particle&quot;:&quot;&quot;},{&quot;family&quot;:&quot;Park&quot;,&quot;given&quot;:&quot;Melvin A.&quot;,&quot;parse-names&quot;:false,&quot;dropping-particle&quot;:&quot;&quot;,&quot;non-dropping-particle&quot;:&quot;&quot;},{&quot;family&quot;:&quot;Bache&quot;,&quot;given&quot;:&quot;Nicolai&quot;,&quot;parse-names&quot;:false,&quot;dropping-particle&quot;:&quot;&quot;,&quot;non-dropping-particle&quot;:&quot;&quot;},{&quot;family&quot;:&quot;Hoerning&quot;,&quot;given&quot;:&quot;Ole&quot;,&quot;parse-names&quot;:false,&quot;dropping-particle&quot;:&quot;&quot;,&quot;non-dropping-particle&quot;:&quot;&quot;},{&quot;family&quot;:&quot;Cox&quot;,&quot;given&quot;:&quot;Jürgen&quot;,&quot;parse-names&quot;:false,&quot;dropping-particle&quot;:&quot;&quot;,&quot;non-dropping-particle&quot;:&quot;&quot;},{&quot;family&quot;:&quot;Räther&quot;,&quot;given&quot;:&quot;Oliver&quot;,&quot;parse-names&quot;:false,&quot;dropping-particle&quot;:&quot;&quot;,&quot;non-dropping-particle&quot;:&quot;&quot;},{&quot;family&quot;:&quot;Mann&quot;,&quot;given&quot;:&quot;Matthias&quot;,&quot;parse-names&quot;:false,&quot;dropping-particle&quot;:&quot;&quot;,&quot;non-dropping-particle&quot;:&quot;&quot;}],&quot;container-title&quot;:&quot;Molecular &amp; Cellular Proteomics&quot;,&quot;DOI&quot;:&quot;10.1074/mcp.TIR118.000900&quot;,&quot;ISSN&quot;:&quot;15359476&quot;,&quot;issued&quot;:{&quot;date-parts&quot;:[[2018,12]]},&quot;page&quot;:&quot;2534-2545&quot;,&quot;issue&quot;:&quot;12&quot;,&quot;volume&quot;:&quot;17&quot;,&quot;container-title-short&quot;:&quot;&quot;},&quot;isTemporary&quot;:false}]},{&quot;citationID&quot;:&quot;MENDELEY_CITATION_2b4c08ac-b436-4a87-b37a-d320b1b13ff5&quot;,&quot;properties&quot;:{&quot;noteIndex&quot;:0},&quot;isEdited&quot;:false,&quot;manualOverride&quot;:{&quot;isManuallyOverridden&quot;:false,&quot;citeprocText&quot;:&quot;(35, 36)&quot;,&quot;manualOverrideText&quot;:&quot;&quot;},&quot;citationTag&quot;:&quot;MENDELEY_CITATION_v3_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&quot;,&quot;citationItems&quot;:[{&quot;id&quot;:&quot;4a3f9791-5c49-32db-896a-fb4109bbff03&quot;,&quot;itemData&quot;:{&quot;type&quot;:&quot;book&quot;,&quot;id&quot;:&quot;4a3f9791-5c49-32db-896a-fb4109bbff03&quot;,&quot;title&quot;:&quot;Transport Properties of Ions in Gases&quot;,&quot;author&quot;:[{&quot;family&quot;:&quot;Mason&quot;,&quot;given&quot;:&quot;Edward A.&quot;,&quot;parse-names&quot;:false,&quot;dropping-particle&quot;:&quot;&quot;,&quot;non-dropping-particle&quot;:&quot;&quot;},{&quot;family&quot;:&quot;McDaniel&quot;,&quot;given&quot;:&quot;Earl W.&quot;,&quot;parse-names&quot;:false,&quot;dropping-particle&quot;:&quot;&quot;,&quot;non-dropping-particle&quot;:&quot;&quot;}],&quot;DOI&quot;:&quot;10.1002/3527602852&quot;,&quot;ISBN&quot;:&quot;9780471883852&quot;,&quot;issued&quot;:{&quot;date-parts&quot;:[[1988,10,5]]},&quot;publisher&quot;:&quot;Wiley&quot;,&quot;container-title-short&quot;:&quot;&quot;},&quot;isTemporary&quot;:false},{&quot;id&quot;:&quot;9edf7f04-2b76-3526-a722-a3b87c4bd866&quot;,&quot;itemData&quot;:{&quot;type&quot;:&quot;article-journal&quot;,&quot;id&quot;:&quot;9edf7f04-2b76-3526-a722-a3b87c4bd866&quot;,&quot;title&quot;:&quot;Improved Momentum-Transfer Theory for Ion Mobility. 1. Derivation of the Fundamental Equation&quot;,&quot;author&quot;:[{&quot;family&quot;:&quot;Siems&quot;,&quot;given&quot;:&quot;William F.&quot;,&quot;parse-names&quot;:false,&quot;dropping-particle&quot;:&quot;&quot;,&quot;non-dropping-particle&quot;:&quot;&quot;},{&quot;family&quot;:&quot;Viehland&quot;,&quot;given&quot;:&quot;Larry A.&quot;,&quot;parse-names&quot;:false,&quot;dropping-particle&quot;:&quot;&quot;,&quot;non-dropping-particle&quot;:&quot;&quot;},{&quot;family&quot;:&quot;Hill&quot;,&quot;given&quot;:&quot;Herbert H.&quot;,&quot;parse-names&quot;:false,&quot;dropping-particle&quot;:&quot;&quot;,&quot;non-dropping-particle&quot;:&quot;&quot;}],&quot;container-title&quot;:&quot;Analytical Chemistry&quot;,&quot;DOI&quot;:&quot;10.1021/ac301779s&quot;,&quot;ISSN&quot;:&quot;0003-2700&quot;,&quot;issued&quot;:{&quot;date-parts&quot;:[[2012,11,20]]},&quot;page&quot;:&quot;9782-9791&quot;,&quot;issue&quot;:&quot;22&quot;,&quot;volume&quot;:&quot;84&quot;,&quot;container-title-short&quot;:&quot;&quot;},&quot;isTemporary&quot;:false}]},{&quot;citationID&quot;:&quot;MENDELEY_CITATION_be129a64-ea94-48af-946a-52d864ee27c3&quot;,&quot;properties&quot;:{&quot;noteIndex&quot;:0},&quot;isEdited&quot;:false,&quot;manualOverride&quot;:{&quot;isManuallyOverridden&quot;:false,&quot;citeprocText&quot;:&quot;(37)&quot;,&quot;manualOverrideText&quot;:&quot;&quot;},&quot;citationTag&quot;:&quot;MENDELEY_CITATION_v3_eyJjaXRhdGlvbklEIjoiTUVOREVMRVlfQ0lUQVRJT05fYmUxMjlhNjQtZWE5NC00OGFmLTk0NmEtNTJkODY0ZWUyN2Mz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4c3e0498-ebfa-49fc-b47e-61c055b62bfa&quot;,&quot;properties&quot;:{&quot;noteIndex&quot;:0},&quot;isEdited&quot;:false,&quot;manualOverride&quot;:{&quot;isManuallyOverridden&quot;:false,&quot;citeprocText&quot;:&quot;(38)&quot;,&quot;manualOverrideText&quot;:&quot;&quot;},&quot;citationTag&quot;:&quot;MENDELEY_CITATION_v3_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&quot;,&quot;citationItems&quot;:[{&quot;id&quot;:&quot;e09ceb2f-f7ad-3b8e-baa8-c6dc713747b6&quot;,&quot;itemData&quot;:{&quot;type&quot;:&quot;article-journal&quot;,&quot;id&quot;:&quot;e09ceb2f-f7ad-3b8e-baa8-c6dc713747b6&quot;,&quot;title&quot;:&quot;Fast and comprehensive N- and O-glycoproteomics analysis with MSFragger-Glyco&quot;,&quot;author&quot;:[{&quot;family&quot;:&quot;Polasky&quot;,&quot;given&quot;:&quot;Daniel A.&quot;,&quot;parse-names&quot;:false,&quot;dropping-particle&quot;:&quot;&quot;,&quot;non-dropping-particle&quot;:&quot;&quot;},{&quot;family&quot;:&quot;Yu&quot;,&quot;given&quot;:&quot;Fengchao&quot;,&quot;parse-names&quot;:false,&quot;dropping-particle&quot;:&quot;&quot;,&quot;non-dropping-particle&quot;:&quot;&quot;},{&quot;family&quot;:&quot;Teo&quot;,&quot;given&quot;:&quot;Guo Ci&quot;,&quot;parse-names&quot;:false,&quot;dropping-particle&quot;:&quot;&quot;,&quot;non-dropping-particle&quot;:&quot;&quot;},{&quot;family&quot;:&quot;Nesvizhskii&quot;,&quot;given&quot;:&quot;Alexey I.&quot;,&quot;parse-names&quot;:false,&quot;dropping-particle&quot;:&quot;&quot;,&quot;non-dropping-particle&quot;:&quot;&quot;}],&quot;container-title&quot;:&quot;Nature Methods&quot;,&quot;DOI&quot;:&quot;10.1038/s41592-020-0967-9&quot;,&quot;ISSN&quot;:&quot;1548-7091&quot;,&quot;issued&quot;:{&quot;date-parts&quot;:[[2020,11,5]]},&quot;page&quot;:&quot;1125-1132&quot;,&quot;issue&quot;:&quot;11&quot;,&quot;volume&quot;:&quot;17&quot;,&quot;container-title-short&quot;:&quot;&quot;},&quot;isTemporary&quot;:false}]},{&quot;citationID&quot;:&quot;MENDELEY_CITATION_3cb22265-9aff-4614-bf2e-89abbb98a2e1&quot;,&quot;properties&quot;:{&quot;noteIndex&quot;:0},&quot;isEdited&quot;:false,&quot;manualOverride&quot;:{&quot;isManuallyOverridden&quot;:false,&quot;citeprocText&quot;:&quot;(39)&quot;,&quot;manualOverrideText&quot;:&quot;&quot;},&quot;citationTag&quot;:&quot;MENDELEY_CITATION_v3_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&quot;,&quot;citationItems&quot;:[{&quot;id&quot;:&quot;2965bae7-bd55-3bad-beef-fa63c26c8df9&quot;,&quot;itemData&quot;:{&quot;type&quot;:&quot;article-journal&quot;,&quot;id&quot;:&quot;2965bae7-bd55-3bad-beef-fa63c26c8df9&quot;,&quot;title&quot;:&quot;Probability-based protein identification by searching sequence databases using mass spectrometry data&quot;,&quot;author&quot;:[{&quot;family&quot;:&quot;Perkins&quot;,&quot;given&quot;:&quot;David N.&quot;,&quot;parse-names&quot;:false,&quot;dropping-particle&quot;:&quot;&quot;,&quot;non-dropping-particle&quot;:&quot;&quot;},{&quot;family&quot;:&quot;Pappin&quot;,&quot;given&quot;:&quot;Darryl J. C.&quot;,&quot;parse-names&quot;:false,&quot;dropping-particle&quot;:&quot;&quot;,&quot;non-dropping-particle&quot;:&quot;&quot;},{&quot;family&quot;:&quot;Creasy&quot;,&quot;given&quot;:&quot;David M.&quot;,&quot;parse-names&quot;:false,&quot;dropping-particle&quot;:&quot;&quot;,&quot;non-dropping-particle&quot;:&quot;&quot;},{&quot;family&quot;:&quot;Cottrell&quot;,&quot;given&quot;:&quot;John S.&quot;,&quot;parse-names&quot;:false,&quot;dropping-particle&quot;:&quot;&quot;,&quot;non-dropping-particle&quot;:&quot;&quot;}],&quot;container-title&quot;:&quot;Electrophoresis&quot;,&quot;container-title-short&quot;:&quot;Electrophoresis&quot;,&quot;DOI&quot;:&quot;10.1002/(SICI)1522-2683(19991201)20:18&lt;3551::AID-ELPS3551&gt;3.0.CO;2-2&quot;,&quot;ISSN&quot;:&quot;0173-0835&quot;,&quot;issued&quot;:{&quot;date-parts&quot;:[[1999,12,1]]},&quot;page&quot;:&quot;3551-3567&quot;,&quot;issue&quot;:&quot;18&quot;,&quot;volume&quot;:&quot;20&quot;},&quot;isTemporary&quot;:false}]},{&quot;citationID&quot;:&quot;MENDELEY_CITATION_fcc72dd1-4dc9-4f5e-8d8d-d2ea806182cc&quot;,&quot;properties&quot;:{&quot;noteIndex&quot;:0},&quot;isEdited&quot;:false,&quot;manualOverride&quot;:{&quot;isManuallyOverridden&quot;:false,&quot;citeprocText&quot;:&quot;(34, 40)&quot;,&quot;manualOverrideText&quot;:&quot;&quot;},&quot;citationTag&quot;:&quot;MENDELEY_CITATION_v3_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2f0f656f-f30b-49a4-a92c-87575a97ac61&quot;,&quot;properties&quot;:{&quot;noteIndex&quot;:0},&quot;isEdited&quot;:false,&quot;manualOverride&quot;:{&quot;isManuallyOverridden&quot;:false,&quot;citeprocText&quot;:&quot;(34)&quot;,&quot;manualOverrideText&quot;:&quot;&quot;},&quot;citationTag&quot;:&quot;MENDELEY_CITATION_v3_eyJjaXRhdGlvbklEIjoiTUVOREVMRVlfQ0lUQVRJT05fMmYwZjY1NmYtZjMwYi00OWE0LWE5MmMtODc1NzVhOTdhYzYx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a5edcba0-8053-426b-98d6-eff13b30252d&quot;,&quot;properties&quot;:{&quot;noteIndex&quot;:0},&quot;isEdited&quot;:false,&quot;manualOverride&quot;:{&quot;isManuallyOverridden&quot;:false,&quot;citeprocText&quot;:&quot;(41)&quot;,&quot;manualOverrideText&quot;:&quot;&quot;},&quot;citationTag&quot;:&quot;MENDELEY_CITATION_v3_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&quot;,&quot;citationItems&quot;:[{&quot;id&quot;:&quot;3b0013b6-aef1-3e08-a657-08f894e677cb&quot;,&quot;itemData&quot;:{&quot;type&quot;:&quot;article-journal&quot;,&quot;id&quot;:&quot;3b0013b6-aef1-3e08-a657-08f894e677cb&quot;,&quot;title&quot;:&quot;Symbol Nomenclature for Graphical Representations of Glycans&quot;,&quot;author&quot;:[{&quot;family&quot;:&quot;Varki&quot;,&quot;given&quot;:&quot;Ajit&quot;,&quot;parse-names&quot;:false,&quot;dropping-particle&quot;:&quot;&quot;,&quot;non-dropping-particle&quot;:&quot;&quot;},{&quot;family&quot;:&quot;Cummings&quot;,&quot;given&quot;:&quot;Richard D&quot;,&quot;parse-names&quot;:false,&quot;dropping-particle&quot;:&quot;&quot;,&quot;non-dropping-particle&quot;:&quot;&quot;},{&quot;family&quot;:&quot;Aebi&quot;,&quot;given&quot;:&quot;Markus&quot;,&quot;parse-names&quot;:false,&quot;dropping-particle&quot;:&quot;&quot;,&quot;non-dropping-particle&quot;:&quot;&quot;},{&quot;family&quot;:&quot;Packer&quot;,&quot;given&quot;:&quot;Nicole H&quot;,&quot;parse-names&quot;:false,&quot;dropping-particle&quot;:&quot;&quot;,&quot;non-dropping-particle&quot;:&quot;&quot;},{&quot;family&quot;:&quot;Seeberger&quot;,&quot;given&quot;:&quot;Peter H&quot;,&quot;parse-names&quot;:false,&quot;dropping-particle&quot;:&quot;&quot;,&quot;non-dropping-particle&quot;:&quot;&quot;},{&quot;family&quot;:&quot;Esko&quot;,&quot;given&quot;:&quot;Jeffrey D&quot;,&quot;parse-names&quot;:false,&quot;dropping-particle&quot;:&quot;&quot;,&quot;non-dropping-particle&quot;:&quot;&quot;},{&quot;family&quot;:&quot;Stanley&quot;,&quot;given&quot;:&quot;Pamela&quot;,&quot;parse-names&quot;:false,&quot;dropping-particle&quot;:&quot;&quot;,&quot;non-dropping-particle&quot;:&quot;&quot;},{&quot;family&quot;:&quot;Hart&quot;,&quot;given&quot;:&quot;Gerald&quot;,&quot;parse-names&quot;:false,&quot;dropping-particle&quot;:&quot;&quot;,&quot;non-dropping-particle&quot;:&quot;&quot;},{&quot;family&quot;:&quot;Darvill&quot;,&quot;given&quot;:&quot;Alan&quot;,&quot;parse-names&quot;:false,&quot;dropping-particle&quot;:&quot;&quot;,&quot;non-dropping-particle&quot;:&quot;&quot;},{&quot;family&quot;:&quot;Kinoshita&quot;,&quot;given&quot;:&quot;Taroh&quot;,&quot;parse-names&quot;:false,&quot;dropping-particle&quot;:&quot;&quot;,&quot;non-dropping-particle&quot;:&quot;&quot;},{&quot;family&quot;:&quot;Prestegard&quot;,&quot;given&quot;:&quot;James J&quot;,&quot;parse-names&quot;:false,&quot;dropping-particle&quot;:&quot;&quot;,&quot;non-dropping-particle&quot;:&quot;&quot;},{&quot;family&quot;:&quot;Schnaar&quot;,&quot;given&quot;:&quot;Ronald L&quot;,&quot;parse-names&quot;:false,&quot;dropping-particle&quot;:&quot;&quot;,&quot;non-dropping-particle&quot;:&quot;&quot;},{&quot;family&quot;:&quot;Freeze&quot;,&quot;given&quot;:&quot;Hudson H&quot;,&quot;parse-names&quot;:false,&quot;dropping-particle&quot;:&quot;&quot;,&quot;non-dropping-particle&quot;:&quot;&quot;},{&quot;family&quot;:&quot;Marth&quot;,&quot;given&quot;:&quot;Jamey D&quot;,&quot;parse-names&quot;:false,&quot;dropping-particle&quot;:&quot;&quot;,&quot;non-dropping-particle&quot;:&quot;&quot;},{&quot;family&quot;:&quot;Bertozzi&quot;,&quot;given&quot;:&quot;Carolyn R&quot;,&quot;parse-names&quot;:false,&quot;dropping-particle&quot;:&quot;&quot;,&quot;non-dropping-particle&quot;:&quot;&quot;},{&quot;family&quot;:&quot;Etzler&quot;,&quot;given&quot;:&quot;Marilynn E&quot;,&quot;parse-names&quot;:false,&quot;dropping-particle&quot;:&quot;&quot;,&quot;non-dropping-particle&quot;:&quot;&quot;},{&quot;family&quot;:&quot;Frank&quot;,&quot;given&quot;:&quot;Martin&quot;,&quot;parse-names&quot;:false,&quot;dropping-particle&quot;:&quot;&quot;,&quot;non-dropping-particle&quot;:&quot;&quot;},{&quot;family&quot;:&quot;Vliegenthart&quot;,&quot;given&quot;:&quot;Johannes FG&quot;,&quot;parse-names&quot;:false,&quot;dropping-particle&quot;:&quot;&quot;,&quot;non-dropping-particle&quot;:&quot;&quot;},{&quot;family&quot;:&quot;Lütteke&quot;,&quot;given&quot;:&quot;Thomas&quot;,&quot;parse-names&quot;:false,&quot;dropping-particle&quot;:&quot;&quot;,&quot;non-dropping-particle&quot;:&quot;&quot;},{&quot;family&quot;:&quot;Perez&quot;,&quot;given&quot;:&quot;Serge&quot;,&quot;parse-names&quot;:false,&quot;dropping-particle&quot;:&quot;&quot;,&quot;non-dropping-particle&quot;:&quot;&quot;},{&quot;family&quot;:&quot;Bolton&quot;,&quot;given&quot;:&quot;Evan&quot;,&quot;parse-names&quot;:false,&quot;dropping-particle&quot;:&quot;&quot;,&quot;non-dropping-particle&quot;:&quot;&quot;},{&quot;family&quot;:&quot;Rudd&quot;,&quot;given&quot;:&quot;Pauline&quot;,&quot;parse-names&quot;:false,&quot;dropping-particle&quot;:&quot;&quot;,&quot;non-dropping-particle&quot;:&quot;&quot;},{&quot;family&quot;:&quot;Paulson&quot;,&quot;given&quot;:&quot;James&quot;,&quot;parse-names&quot;:false,&quot;dropping-particle&quot;:&quot;&quot;,&quot;non-dropping-particle&quot;:&quot;&quot;},{&quot;family&quot;:&quot;Kanehisa&quot;,&quot;given&quot;:&quot;Minoru&quot;,&quot;parse-names&quot;:false,&quot;dropping-particle&quot;:&quot;&quot;,&quot;non-dropping-particle&quot;:&quot;&quot;},{&quot;family&quot;:&quot;Toukach&quot;,&quot;given&quot;:&quot;Philip&quot;,&quot;parse-names&quot;:false,&quot;dropping-particle&quot;:&quot;&quot;,&quot;non-dropping-particle&quot;:&quot;&quot;},{&quot;family&quot;:&quot;Aoki-Kinoshita&quot;,&quot;given&quot;:&quot;Kiyoko F&quot;,&quot;parse-names&quot;:false,&quot;dropping-particle&quot;:&quot;&quot;,&quot;non-dropping-particle&quot;:&quot;&quot;},{&quot;family&quot;:&quot;Dell&quot;,&quot;given&quot;:&quot;Anne&quot;,&quot;parse-names&quot;:false,&quot;dropping-particle&quot;:&quot;&quot;,&quot;non-dropping-particle&quot;:&quot;&quot;},{&quot;family&quot;:&quot;Narimatsu&quot;,&quot;given&quot;:&quot;Hisashi&quot;,&quot;parse-names&quot;:false,&quot;dropping-particle&quot;:&quot;&quot;,&quot;non-dropping-particle&quot;:&quot;&quot;},{&quot;family&quot;:&quot;York&quot;,&quot;given&quot;:&quot;William&quot;,&quot;parse-names&quot;:false,&quot;dropping-particle&quot;:&quot;&quot;,&quot;non-dropping-particle&quot;:&quot;&quot;},{&quot;family&quot;:&quot;Taniguchi&quot;,&quot;given&quot;:&quot;Naoyuki&quot;,&quot;parse-names&quot;:false,&quot;dropping-particle&quot;:&quot;&quot;,&quot;non-dropping-particle&quot;:&quot;&quot;},{&quot;family&quot;:&quot;Kornfeld&quot;,&quot;given&quot;:&quot;Stuart&quot;,&quot;parse-names&quot;:false,&quot;dropping-particle&quot;:&quot;&quot;,&quot;non-dropping-particle&quot;:&quot;&quot;}],&quot;container-title&quot;:&quot;Glycobiology&quot;,&quot;container-title-short&quot;:&quot;Glycobiology&quot;,&quot;DOI&quot;:&quot;10.1093/glycob/cwv091&quot;,&quot;ISSN&quot;:&quot;0959-6658&quot;,&quot;issued&quot;:{&quot;date-parts&quot;:[[2015,12,5]]},&quot;page&quot;:&quot;1323-1324&quot;,&quot;issue&quot;:&quot;12&quot;,&quot;volume&quot;:&quot;25&quot;},&quot;isTemporary&quot;:false}]},{&quot;citationID&quot;:&quot;MENDELEY_CITATION_daad4a88-2cdd-4305-98ba-32215e9809ca&quot;,&quot;properties&quot;:{&quot;noteIndex&quot;:0},&quot;isEdited&quot;:false,&quot;manualOverride&quot;:{&quot;isManuallyOverridden&quot;:false,&quot;citeprocText&quot;:&quot;(42)&quot;,&quot;manualOverrideText&quot;:&quot;&quot;},&quot;citationTag&quot;:&quot;MENDELEY_CITATION_v3_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&quot;,&quot;citationItems&quot;:[{&quot;id&quot;:&quot;83ff45ad-1a04-3cac-b0f2-98a468be730b&quot;,&quot;itemData&quot;:{&quot;type&quot;:&quot;article-journal&quot;,&quot;id&quot;:&quot;83ff45ad-1a04-3cac-b0f2-98a468be730b&quot;,&quot;title&quot;:&quot;GlycoWorkbench: A Tool for the Computer-Assisted Annotation of Mass Spectra of Glycans&quot;,&quot;author&quot;:[{&quot;family&quot;:&quot;Ceroni&quot;,&quot;given&quot;:&quot;Alessio&quot;,&quot;parse-names&quot;:false,&quot;dropping-particle&quot;:&quot;&quot;,&quot;non-dropping-particle&quot;:&quot;&quot;},{&quot;family&quot;:&quot;Maass&quot;,&quot;given&quot;:&quot;Kai&quot;,&quot;parse-names&quot;:false,&quot;dropping-particle&quot;:&quot;&quot;,&quot;non-dropping-particle&quot;:&quot;&quot;},{&quot;family&quot;:&quot;Geyer&quot;,&quot;given&quot;:&quot;Hildegard&quot;,&quot;parse-names&quot;:false,&quot;dropping-particle&quot;:&quot;&quot;,&quot;non-dropping-particle&quot;:&quot;&quot;},{&quot;family&quot;:&quot;Geyer&quot;,&quot;given&quot;:&quot;Rudolf&quot;,&quot;parse-names&quot;:false,&quot;dropping-particle&quot;:&quot;&quot;,&quot;non-dropping-particle&quot;:&quot;&quot;},{&quot;family&quot;:&quot;Dell&quot;,&quot;given&quot;:&quot;Anne&quot;,&quot;parse-names&quot;:false,&quot;dropping-particle&quot;:&quot;&quot;,&quot;non-dropping-particle&quot;:&quot;&quot;},{&quot;family&quot;:&quot;Haslam&quot;,&quot;given&quot;:&quot;Stuart M.&quot;,&quot;parse-names&quot;:false,&quot;dropping-particle&quot;:&quot;&quot;,&quot;non-dropping-particle&quot;:&quot;&quot;}],&quot;container-title&quot;:&quot;Journal of Proteome Research&quot;,&quot;DOI&quot;:&quot;10.1021/pr7008252&quot;,&quot;ISSN&quot;:&quot;1535-3893&quot;,&quot;issued&quot;:{&quot;date-parts&quot;:[[2008,4,1]]},&quot;page&quot;:&quot;1650-1659&quot;,&quot;issue&quot;:&quot;4&quot;,&quot;volume&quot;:&quot;7&quot;,&quot;container-title-short&quot;:&quot;&quot;},&quot;isTemporary&quot;:false}]},{&quot;citationID&quot;:&quot;MENDELEY_CITATION_a0a1f4fa-ea8b-4098-afe7-676b32100938&quot;,&quot;properties&quot;:{&quot;noteIndex&quot;:0},&quot;isEdited&quot;:false,&quot;manualOverride&quot;:{&quot;isManuallyOverridden&quot;:false,&quot;citeprocText&quot;:&quot;(37)&quot;,&quot;manualOverrideText&quot;:&quot;&quot;},&quot;citationTag&quot;:&quot;MENDELEY_CITATION_v3_eyJjaXRhdGlvbklEIjoiTUVOREVMRVlfQ0lUQVRJT05fYTBhMWY0ZmEtZWE4Yi00MDk4LWFmZTctNjc2YjMyMTAwOTM4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1026c2ac-ca07-440a-8db5-9f71bccb4a34&quot;,&quot;properties&quot;:{&quot;noteIndex&quot;:0},&quot;isEdited&quot;:false,&quot;manualOverride&quot;:{&quot;isManuallyOverridden&quot;:false,&quot;citeprocText&quot;:&quot;(37)&quot;,&quot;manualOverrideText&quot;:&quot;&quot;},&quot;citationTag&quot;:&quot;MENDELEY_CITATION_v3_eyJjaXRhdGlvbklEIjoiTUVOREVMRVlfQ0lUQVRJT05fMTAyNmMyYWMtY2EwNy00NDBhLThkYjUtOWY3MWJjY2I0YTM0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6e570879-7942-4d4d-836d-1c460db4be16&quot;,&quot;properties&quot;:{&quot;noteIndex&quot;:0},&quot;isEdited&quot;:false,&quot;manualOverride&quot;:{&quot;isManuallyOverridden&quot;:false,&quot;citeprocText&quot;:&quot;(43, 44)&quot;,&quot;manualOverrideText&quot;:&quot;&quot;},&quot;citationTag&quot;:&quot;MENDELEY_CITATION_v3_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&quot;,&quot;citationItems&quot;:[{&quot;id&quot;:&quot;6bbc6a1a-54c5-33db-a3c5-97b870abc266&quot;,&quot;itemData&quot;:{&quot;type&quot;:&quot;article-journal&quot;,&quot;id&quot;:&quot;6bbc6a1a-54c5-33db-a3c5-97b870abc266&quot;,&quot;title&quot;:&quot;Energy-resolved collision-induced dissociation pathways of model N-linked glycopeptides: implications for capturing glycan connectivity and peptide sequence in a single experiment&quot;,&quot;author&quot;:[{&quot;family&quot;:&quot;Kolli&quot;,&quot;given&quot;:&quot;Venkata&quot;,&quot;parse-names&quot;:false,&quot;dropping-particle&quot;:&quot;&quot;,&quot;non-dropping-particle&quot;:&quot;&quot;},{&quot;family&quot;:&quot;Dodds&quot;,&quot;given&quot;:&quot;Eric D.&quot;,&quot;parse-names&quot;:false,&quot;dropping-particle&quot;:&quot;&quot;,&quot;non-dropping-particle&quot;:&quot;&quot;}],&quot;container-title&quot;:&quot;The Analyst&quot;,&quot;container-title-short&quot;:&quot;Analyst&quot;,&quot;DOI&quot;:&quot;10.1039/c3an02342g&quot;,&quot;ISSN&quot;:&quot;0003-2654&quot;,&quot;issued&quot;:{&quot;date-parts&quot;:[[2014]]},&quot;page&quot;:&quot;2144&quot;,&quot;issue&quot;:&quot;9&quot;,&quot;volume&quot;:&quot;139&quot;},&quot;isTemporary&quot;:false},{&quot;id&quot;:&quot;873ac4c1-8941-339b-8a77-aad7289d9553&quot;,&quot;itemData&quot;:{&quot;type&quot;:&quot;article-journal&quot;,&quot;id&quot;:&quot;873ac4c1-8941-339b-8a77-aad7289d9553&quot;,&quot;title&quot;:&quot;Low Collision Energy Fragmentation in Structure-Specific Glycoproteomics Analysis&quot;,&quot;author&quot;:[{&quot;family&quot;:&quot;Sanda&quot;,&quot;given&quot;:&quot;Miloslav&quot;,&quot;parse-names&quot;:false,&quot;dropping-particle&quot;:&quot;&quot;,&quot;non-dropping-particle&quot;:&quot;&quot;},{&quot;family&quot;:&quot;Benicky&quot;,&quot;given&quot;:&quot;Julius&quot;,&quot;parse-names&quot;:false,&quot;dropping-particle&quot;:&quot;&quot;,&quot;non-dropping-particle&quot;:&quot;&quot;},{&quot;family&quot;:&quot;Goldman&quot;,&quot;given&quot;:&quot;Radoslav&quot;,&quot;parse-names&quot;:false,&quot;dropping-particle&quot;:&quot;&quot;,&quot;non-dropping-particle&quot;:&quot;&quot;}],&quot;container-title&quot;:&quot;Analytical Chemistry&quot;,&quot;DOI&quot;:&quot;10.1021/acs.analchem.0c00519&quot;,&quot;ISSN&quot;:&quot;0003-2700&quot;,&quot;issued&quot;:{&quot;date-parts&quot;:[[2020,6,16]]},&quot;page&quot;:&quot;8262-8267&quot;,&quot;issue&quot;:&quot;12&quot;,&quot;volume&quot;:&quot;92&quot;,&quot;container-title-short&quot;:&quot;&quot;},&quot;isTemporary&quot;:false}]},{&quot;citationID&quot;:&quot;MENDELEY_CITATION_619d63f7-fdac-4434-858f-916b2e82e195&quot;,&quot;properties&quot;:{&quot;noteIndex&quot;:0},&quot;isEdited&quot;:false,&quot;manualOverride&quot;:{&quot;isManuallyOverridden&quot;:false,&quot;citeprocText&quot;:&quot;(15)&quot;,&quot;manualOverrideText&quot;:&quot;&quot;},&quot;citationTag&quot;:&quot;MENDELEY_CITATION_v3_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&quot;,&quot;citationItems&quot;:[{&quot;id&quot;:&quot;88501c1d-53ab-3339-91ee-6a7d97bc1eb3&quot;,&quot;itemData&quot;:{&quot;type&quot;:&quot;article-journal&quot;,&quot;id&quot;:&quot;88501c1d-53ab-3339-91ee-6a7d97bc1eb3&quot;,&quot;title&quot;:&quot;pGlyco 2.0 enables precision N-glycoproteomics with comprehensive quality control and one-step mass spectrometry for intact glycopeptide identification&quot;,&quot;groupId&quot;:&quot;a5d447d3-8016-30b4-a71d-908522dd6ac7&quot;,&quot;author&quot;:[{&quot;family&quot;:&quot;Liu&quot;,&quot;given&quot;:&quot;Ming-Qi&quot;,&quot;parse-names&quot;:false,&quot;dropping-particle&quot;:&quot;&quot;,&quot;non-dropping-particle&quot;:&quot;&quot;},{&quot;family&quot;:&quot;Zeng&quot;,&quot;given&quot;:&quot;Wen-Feng&quot;,&quot;parse-names&quot;:false,&quot;dropping-particle&quot;:&quot;&quot;,&quot;non-dropping-particle&quot;:&quot;&quot;},{&quot;family&quot;:&quot;Fang&quot;,&quot;given&quot;:&quot;Pan&quot;,&quot;parse-names&quot;:false,&quot;dropping-particle&quot;:&quot;&quot;,&quot;non-dropping-particle&quot;:&quot;&quot;},{&quot;family&quot;:&quot;Cao&quot;,&quot;given&quot;:&quot;Wei-Qian&quot;,&quot;parse-names&quot;:false,&quot;dropping-particle&quot;:&quot;&quot;,&quot;non-dropping-particle&quot;:&quot;&quot;},{&quot;family&quot;:&quot;Liu&quot;,&quot;given&quot;:&quot;Chao&quot;,&quot;parse-names&quot;:false,&quot;dropping-particle&quot;:&quot;&quot;,&quot;non-dropping-particle&quot;:&quot;&quot;},{&quot;family&quot;:&quot;Yan&quot;,&quot;given&quot;:&quot;Guo-Quan&quot;,&quot;parse-names&quot;:false,&quot;dropping-particle&quot;:&quot;&quot;,&quot;non-dropping-particle&quot;:&quot;&quot;},{&quot;family&quot;:&quot;Zhang&quot;,&quot;given&quot;:&quot;Yang&quot;,&quot;parse-names&quot;:false,&quot;dropping-particle&quot;:&quot;&quot;,&quot;non-dropping-particle&quot;:&quot;&quot;},{&quot;family&quot;:&quot;Peng&quot;,&quot;given&quot;:&quot;Chao&quot;,&quot;parse-names&quot;:false,&quot;dropping-particle&quot;:&quot;&quot;,&quot;non-dropping-particle&quot;:&quot;&quot;},{&quot;family&quot;:&quot;Wu&quot;,&quot;given&quot;:&quot;Jian-Qiang&quot;,&quot;parse-names&quot;:false,&quot;dropping-particle&quot;:&quot;&quot;,&quot;non-dropping-particle&quot;:&quot;&quot;},{&quot;family&quot;:&quot;Zhang&quot;,&quot;given&quot;:&quot;Xiao-Jin&quot;,&quot;parse-names&quot;:false,&quot;dropping-particle&quot;:&quot;&quot;,&quot;non-dropping-particle&quot;:&quot;&quot;},{&quot;family&quot;:&quot;Tu&quot;,&quot;given&quot;:&quot;Hui-Jun&quot;,&quot;parse-names&quot;:false,&quot;dropping-particle&quot;:&quot;&quot;,&quot;non-dropping-particle&quot;:&quot;&quot;},{&quot;family&quot;:&quot;Chi&quot;,&quot;given&quot;:&quot;Hao&quot;,&quot;parse-names&quot;:false,&quot;dropping-particle&quot;:&quot;&quot;,&quot;non-dropping-particle&quot;:&quot;&quot;},{&quot;family&quot;:&quot;Sun&quot;,&quot;given&quot;:&quot;Rui-Xiang&quot;,&quot;parse-names&quot;:false,&quot;dropping-particle&quot;:&quot;&quot;,&quot;non-dropping-particle&quot;:&quot;&quot;},{&quot;family&quot;:&quot;Cao&quot;,&quot;given&quot;:&quot;Yong&quot;,&quot;parse-names&quot;:false,&quot;dropping-particle&quot;:&quot;&quot;,&quot;non-dropping-particle&quot;:&quot;&quot;},{&quot;family&quot;:&quot;Dong&quot;,&quot;given&quot;:&quot;Meng-Qiu&quot;,&quot;parse-names&quot;:false,&quot;dropping-particle&quot;:&quot;&quot;,&quot;non-dropping-particle&quot;:&quot;&quot;},{&quot;family&quot;:&quot;Jiang&quot;,&quot;given&quot;:&quot;Bi-Yun&quot;,&quot;parse-names&quot;:false,&quot;dropping-particle&quot;:&quot;&quot;,&quot;non-dropping-particle&quot;:&quot;&quot;},{&quot;family&quot;:&quot;Huang&quot;,&quot;given&quot;:&quot;Jiang-Ming&quot;,&quot;parse-names&quot;:false,&quot;dropping-particle&quot;:&quot;&quot;,&quot;non-dropping-particle&quot;:&quot;&quot;},{&quot;family&quot;:&quot;Shen&quot;,&quot;given&quot;:&quot;Hua-Li&quot;,&quot;parse-names&quot;:false,&quot;dropping-particle&quot;:&quot;&quot;,&quot;non-dropping-particle&quot;:&quot;&quot;},{&quot;family&quot;:&quot;Wong&quot;,&quot;given&quot;:&quot;Catherine C. L.&quot;,&quot;parse-names&quot;:false,&quot;dropping-particle&quot;:&quot;&quot;,&quot;non-dropping-particle&quot;:&quot;&quot;},{&quot;family&quot;:&quot;He&quot;,&quot;given&quot;:&quot;Si-Min&quot;,&quot;parse-names&quot;:false,&quot;dropping-particle&quot;:&quot;&quot;,&quot;non-dropping-particle&quot;:&quot;&quot;},{&quot;family&quot;:&quot;Yang&quot;,&quot;given&quot;:&quot;Peng-Yuan&quot;,&quot;parse-names&quot;:false,&quot;dropping-particle&quot;:&quot;&quot;,&quot;non-dropping-particle&quot;:&quot;&quot;}],&quot;container-title&quot;:&quot;Nature Communications&quot;,&quot;DOI&quot;:&quot;10.1038/s41467-017-00535-2&quot;,&quot;ISSN&quot;:&quot;2041-1723&quot;,&quot;issued&quot;:{&quot;date-parts&quot;:[[2017,12,5]]},&quot;page&quot;:&quot;438&quot;,&quot;issue&quot;:&quot;1&quot;,&quot;volume&quot;:&quot;8&quot;,&quot;container-title-short&quot;:&quot;&quot;},&quot;isTemporary&quot;:false}]},{&quot;citationID&quot;:&quot;MENDELEY_CITATION_075ff75b-c6bf-4edf-ab9b-4e5d3776022e&quot;,&quot;properties&quot;:{&quot;noteIndex&quot;:0},&quot;isEdited&quot;:false,&quot;manualOverride&quot;:{&quot;isManuallyOverridden&quot;:false,&quot;citeprocText&quot;:&quot;(34, 40, 45, 46)&quot;,&quot;manualOverrideText&quot;:&quot;&quot;},&quot;citationTag&quot;:&quot;MENDELEY_CITATION_v3_eyJjaXRhdGlvbklEIjoiTUVOREVMRVlfQ0lUQVRJT05fMDc1ZmY3NWItYzZiZi00ZWRmLWFiOWItNGU1ZDM3NzYwMjJl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318bfe3f-f9e2-4046-bf6f-94651d7c7910&quot;,&quot;properties&quot;:{&quot;noteIndex&quot;:0},&quot;isEdited&quot;:false,&quot;manualOverride&quot;:{&quot;isManuallyOverridden&quot;:false,&quot;citeprocText&quot;:&quot;(47)&quot;,&quot;manualOverrideText&quot;:&quot;&quot;},&quot;citationTag&quot;:&quot;MENDELEY_CITATION_v3_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&quot;,&quot;citationItems&quot;:[{&quot;id&quot;:&quot;5c81b2d5-c7aa-3d4f-ab9c-7e1a3b26a8fe&quot;,&quot;itemData&quot;:{&quot;type&quot;:&quot;article-journal&quot;,&quot;id&quot;:&quot;5c81b2d5-c7aa-3d4f-ab9c-7e1a3b26a8fe&quot;,&quot;title&quot;:&quot;Proteome Analysis of Human Neutrophil Granulocytes From Patients With Monogenic Disease Using Data-independent Acquisition.&quot;,&quot;author&quot;:[{&quot;family&quot;:&quot;Grabowski&quot;,&quot;given&quot;:&quot;Piotr&quot;,&quot;parse-names&quot;:false,&quot;dropping-particle&quot;:&quot;&quot;,&quot;non-dropping-particle&quot;:&quot;&quot;},{&quot;family&quot;:&quot;Hesse&quot;,&quot;given&quot;:&quot;Sebastian&quot;,&quot;parse-names&quot;:false,&quot;dropping-particle&quot;:&quot;&quot;,&quot;non-dropping-particle&quot;:&quot;&quot;},{&quot;family&quot;:&quot;Hollizeck&quot;,&quot;given&quot;:&quot;Sebastian&quot;,&quot;parse-names&quot;:false,&quot;dropping-particle&quot;:&quot;&quot;,&quot;non-dropping-particle&quot;:&quot;&quot;},{&quot;family&quot;:&quot;Rohlfs&quot;,&quot;given&quot;:&quot;Meino&quot;,&quot;parse-names&quot;:false,&quot;dropping-particle&quot;:&quot;&quot;,&quot;non-dropping-particle&quot;:&quot;&quot;},{&quot;family&quot;:&quot;Behrends&quot;,&quot;given&quot;:&quot;Uta&quot;,&quot;parse-names&quot;:false,&quot;dropping-particle&quot;:&quot;&quot;,&quot;non-dropping-particle&quot;:&quot;&quot;},{&quot;family&quot;:&quot;Sherkat&quot;,&quot;given&quot;:&quot;Roya&quot;,&quot;parse-names&quot;:false,&quot;dropping-particle&quot;:&quot;&quot;,&quot;non-dropping-particle&quot;:&quot;&quot;},{&quot;family&quot;:&quot;Tamary&quot;,&quot;given&quot;:&quot;Hannah&quot;,&quot;parse-names&quot;:false,&quot;dropping-particle&quot;:&quot;&quot;,&quot;non-dropping-particle&quot;:&quot;&quot;},{&quot;family&quot;:&quot;Ünal&quot;,&quot;given&quot;:&quot;Ekrem&quot;,&quot;parse-names&quot;:false,&quot;dropping-particle&quot;:&quot;&quot;,&quot;non-dropping-particle&quot;:&quot;&quot;},{&quot;family&quot;:&quot;Somech&quot;,&quot;given&quot;:&quot;Raz&quot;,&quot;parse-names&quot;:false,&quot;dropping-particle&quot;:&quot;&quot;,&quot;non-dropping-particle&quot;:&quot;&quot;},{&quot;family&quot;:&quot;Patıroğlu&quot;,&quot;given&quot;:&quot;Türkan&quot;,&quot;parse-names&quot;:false,&quot;dropping-particle&quot;:&quot;&quot;,&quot;non-dropping-particle&quot;:&quot;&quot;},{&quot;family&quot;:&quot;Canzar&quot;,&quot;given&quot;:&quot;Stefan&quot;,&quot;parse-names&quot;:false,&quot;dropping-particle&quot;:&quot;&quot;,&quot;non-dropping-particle&quot;:&quot;&quot;},{&quot;family&quot;:&quot;Werff Ten Bosch&quot;,&quot;given&quot;:&quot;Jutte&quot;,&quot;parse-names&quot;:false,&quot;dropping-particle&quot;:&quot;&quot;,&quot;non-dropping-particle&quot;:&quot;van der&quot;},{&quot;family&quot;:&quot;Klein&quot;,&quot;given&quot;:&quot;Christoph&quot;,&quot;parse-names&quot;:false,&quot;dropping-particle&quot;:&quot;&quot;,&quot;non-dropping-particle&quot;:&quot;&quot;},{&quot;family&quot;:&quot;Rappsilber&quot;,&quot;given&quot;:&quot;Juri&quot;,&quot;parse-names&quot;:false,&quot;dropping-particle&quot;:&quot;&quot;,&quot;non-dropping-particle&quot;:&quot;&quot;}],&quot;container-title&quot;:&quot;Molecular &amp; cellular proteomics : MCP&quot;,&quot;container-title-short&quot;:&quot;Mol Cell Proteomics&quot;,&quot;DOI&quot;:&quot;10.1074/mcp.RA118.001141&quot;,&quot;ISSN&quot;:&quot;1535-9484&quot;,&quot;PMID&quot;:&quot;30630937&quot;,&quot;issued&quot;:{&quot;date-parts&quot;:[[2019]]},&quot;page&quot;:&quot;760-772&quot;,&quot;abstract&quot;:&quot;Neutrophil granulocytes are critical mediators of innate immunity and tissue regeneration. Rare diseases of neutrophil granulocytes may affect their differentiation and/or functions. However, there are very few validated diagnostic tests assessing the functions of neutrophil granulocytes in these diseases. Here, we set out to probe omics analysis as a novel diagnostic platform for patients with defective differentiation and function of neutrophil granulocytes. We analyzed highly purified neutrophil granulocytes from 68 healthy individuals and 16 patients with rare monogenic diseases. Cells were isolated from fresh venous blood (purity &gt;99%) and used to create a spectral library covering almost 8000 proteins using strong cation exchange fractionation. Patient neutrophil samples were then analyzed by data-independent acquisition proteomics, quantifying 4154 proteins in each sample. Neutrophils with mutations in the neutrophil elastase gene ELANE showed large proteome changes that suggest these mutations may affect maturation of neutrophil granulocytes and initiate misfolded protein response and cellular stress mechanisms. In contrast, only few proteins changed in patients with leukocyte adhesion deficiency (LAD) and chronic granulomatous disease (CGD). Strikingly, neutrophil transcriptome analysis showed no correlation with its proteome. In case of two patients with undetermined genetic causes, proteome analysis guided the targeted genetic diagnostics and uncovered the underlying genomic mutations. Data-independent acquisition proteomics may help to define novel pathomechanisms in neutrophil diseases and provide a clinically useful diagnostic dimension.&quot;,&quot;issue&quot;:&quot;4&quot;,&quot;volume&quot;:&quot;18&quot;},&quot;isTemporary&quot;:false}]},{&quot;citationID&quot;:&quot;MENDELEY_CITATION_a270259c-daa3-4452-a2d7-ce41659864fa&quot;,&quot;properties&quot;:{&quot;noteIndex&quot;:0},&quot;isEdited&quot;:false,&quot;manualOverride&quot;:{&quot;isManuallyOverridden&quot;:false,&quot;citeprocText&quot;:&quot;(48)&quot;,&quot;manualOverrideText&quot;:&quot;&quot;},&quot;citationTag&quot;:&quot;MENDELEY_CITATION_v3_eyJjaXRhdGlvbklEIjoiTUVOREVMRVlfQ0lUQVRJT05fYTI3MDI1OWMtZGFhMy00NDUyLWEyZDctY2U0MTY1OTg2NGZh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e6e9fc9-857b-4a11-acc6-115dddd328fe&quot;,&quot;properties&quot;:{&quot;noteIndex&quot;:0},&quot;isEdited&quot;:false,&quot;manualOverride&quot;:{&quot;isManuallyOverridden&quot;:false,&quot;citeprocText&quot;:&quot;(48)&quot;,&quot;manualOverrideText&quot;:&quot;&quot;},&quot;citationTag&quot;:&quot;MENDELEY_CITATION_v3_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&quot;,&quot;citationItems&quot;:[{&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citationID&quot;:&quot;MENDELEY_CITATION_a1c2be8a-98b7-4ded-9fcb-18f776d9d5e4&quot;,&quot;properties&quot;:{&quot;noteIndex&quot;:0},&quot;isEdited&quot;:false,&quot;manualOverride&quot;:{&quot;isManuallyOverridden&quot;:false,&quot;citeprocText&quot;:&quot;(34)&quot;,&quot;manualOverrideText&quot;:&quot;&quot;},&quot;citationTag&quot;:&quot;MENDELEY_CITATION_v3_eyJjaXRhdGlvbklEIjoiTUVOREVMRVlfQ0lUQVRJT05fYTFjMmJlOGEtOThiNy00ZGVkLTlmY2ItMThmNzc2ZDlkNWU0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9b76a967-b260-4389-8158-0c92cae7f94c&quot;,&quot;properties&quot;:{&quot;noteIndex&quot;:0},&quot;isEdited&quot;:false,&quot;manualOverride&quot;:{&quot;isManuallyOverridden&quot;:false,&quot;citeprocText&quot;:&quot;(49, 50)&quot;,&quot;manualOverrideText&quot;:&quot;&quot;},&quot;citationTag&quot;:&quot;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&quot;,&quot;citationItems&quot;:[{&quot;id&quot;:&quot;d82ba233-e9f8-3938-994f-f460a2da2011&quot;,&quot;itemData&quot;:{&quot;type&quot;:&quot;article-journal&quot;,&quot;id&quot;:&quot;d82ba233-e9f8-3938-994f-f460a2da2011&quot;,&quot;title&quot;:&quot;Maturing Glycoproteomics Technologies Provide Unique Structural Insights into the N-glycoproteome and Its Regulation in Health and Disease&quot;,&quot;author&quot;:[{&quot;family&quot;:&quot;Thaysen-Andersen&quot;,&quot;given&quot;:&quot;Morten&quot;,&quot;parse-names&quot;:false,&quot;dropping-particle&quot;:&quot;&quot;,&quot;non-dropping-particle&quot;:&quot;&quot;},{&quot;family&quot;:&quot;Packer&quot;,&quot;given&quot;:&quot;Nicolle H.&quot;,&quot;parse-names&quot;:false,&quot;dropping-particle&quot;:&quot;&quot;,&quot;non-dropping-particle&quot;:&quot;&quot;},{&quot;family&quot;:&quot;Schulz&quot;,&quot;given&quot;:&quot;Benjamin L.&quot;,&quot;parse-names&quot;:false,&quot;dropping-particle&quot;:&quot;&quot;,&quot;non-dropping-particle&quot;:&quot;&quot;}],&quot;container-title&quot;:&quot;Molecular &amp; Cellular Proteomics&quot;,&quot;DOI&quot;:&quot;10.1074/mcp.O115.057638&quot;,&quot;ISSN&quot;:&quot;15359476&quot;,&quot;issued&quot;:{&quot;date-parts&quot;:[[2016,6]]},&quot;page&quot;:&quot;1773-1790&quot;,&quot;issue&quot;:&quot;6&quot;,&quot;volume&quot;:&quot;15&quot;,&quot;container-title-short&quot;:&quot;&quot;},&quot;isTemporary&quot;:false},{&quot;id&quot;:&quot;877bef37-d936-3491-bf21-077a319d1834&quot;,&quot;itemData&quot;:{&quot;type&quot;:&quot;article-journal&quot;,&quot;id&quot;:&quot;877bef37-d936-3491-bf21-077a319d1834&quot;,&quot;title&quot;:&quot;Community evaluation of glycoproteomics informatics solutions reveals high-performance search strategies for serum glycopeptide analysis&quot;,&quot;author&quot;:[{&quot;family&quot;:&quot;Kawahara&quot;,&quot;given&quot;:&quot;Rebeca&quot;,&quot;parse-names&quot;:false,&quot;dropping-particle&quot;:&quot;&quot;,&quot;non-dropping-particle&quot;:&quot;&quot;},{&quot;family&quot;:&quot;Chernykh&quot;,&quot;given&quot;:&quot;Anastasia&quot;,&quot;parse-names&quot;:false,&quot;dropping-particle&quot;:&quot;&quot;,&quot;non-dropping-particle&quot;:&quot;&quot;},{&quot;family&quot;:&quot;Alagesan&quot;,&quot;given&quot;:&quot;Kathirvel&quot;,&quot;parse-names&quot;:false,&quot;dropping-particle&quot;:&quot;&quot;,&quot;non-dropping-particle&quot;:&quot;&quot;},{&quot;family&quot;:&quot;Bern&quot;,&quot;given&quot;:&quot;Marshall&quot;,&quot;parse-names&quot;:false,&quot;dropping-particle&quot;:&quot;&quot;,&quot;non-dropping-particle&quot;:&quot;&quot;},{&quot;family&quot;:&quot;Cao&quot;,&quot;given&quot;:&quot;Weiqian&quot;,&quot;parse-names&quot;:false,&quot;dropping-particle&quot;:&quot;&quot;,&quot;non-dropping-particle&quot;:&quot;&quot;},{&quot;family&quot;:&quot;Chalkley&quot;,&quot;given&quot;:&quot;Robert J.&quot;,&quot;parse-names&quot;:false,&quot;dropping-particle&quot;:&quot;&quot;,&quot;non-dropping-particle&quot;:&quot;&quot;},{&quot;family&quot;:&quot;Cheng&quot;,&quot;given&quot;:&quot;Kai&quot;,&quot;parse-names&quot;:false,&quot;dropping-particle&quot;:&quot;&quot;,&quot;non-dropping-particle&quot;:&quot;&quot;},{&quot;family&quot;:&quot;Choo&quot;,&quot;given&quot;:&quot;Matthew S.&quot;,&quot;parse-names&quot;:false,&quot;dropping-particle&quot;:&quot;&quot;,&quot;non-dropping-particle&quot;:&quot;&quot;},{&quot;family&quot;:&quot;Edwards&quot;,&quot;given&quot;:&quot;Nathan&quot;,&quot;parse-names&quot;:false,&quot;dropping-particle&quot;:&quot;&quot;,&quot;non-dropping-particle&quot;:&quot;&quot;},{&quot;family&quot;:&quot;Goldman&quot;,&quot;given&quot;:&quot;Radoslav&quot;,&quot;parse-names&quot;:false,&quot;dropping-particle&quot;:&quot;&quot;,&quot;non-dropping-particle&quot;:&quot;&quot;},{&quot;family&quot;:&quot;Hoffmann&quot;,&quot;given&quot;:&quot;Marcus&quot;,&quot;parse-names&quot;:false,&quot;dropping-particle&quot;:&quot;&quot;,&quot;non-dropping-particle&quot;:&quot;&quot;},{&quot;family&quot;:&quot;Hu&quot;,&quot;given&quot;:&quot;Yingwei&quot;,&quot;parse-names&quot;:false,&quot;dropping-particle&quot;:&quot;&quot;,&quot;non-dropping-particle&quot;:&quot;&quot;},{&quot;family&quot;:&quot;Huang&quot;,&quot;given&quot;:&quot;Yifan&quot;,&quot;parse-names&quot;:false,&quot;dropping-particle&quot;:&quot;&quot;,&quot;non-dropping-particle&quot;:&quot;&quot;},{&quot;family&quot;:&quot;Kim&quot;,&quot;given&quot;:&quot;Jin Young&quot;,&quot;parse-names&quot;:false,&quot;dropping-particle&quot;:&quot;&quot;,&quot;non-dropping-particle&quot;:&quot;&quot;},{&quot;family&quot;:&quot;Kletter&quot;,&quot;given&quot;:&quot;Doron&quot;,&quot;parse-names&quot;:false,&quot;dropping-particle&quot;:&quot;&quot;,&quot;non-dropping-particle&quot;:&quot;&quot;},{&quot;family&quot;:&quot;Liquet&quot;,&quot;given&quot;:&quot;Benoit&quot;,&quot;parse-names&quot;:false,&quot;dropping-particle&quot;:&quot;&quot;,&quot;non-dropping-particle&quot;:&quot;&quot;},{&quot;family&quot;:&quot;Liu&quot;,&quot;given&quot;:&quot;Mingqi&quot;,&quot;parse-names&quot;:false,&quot;dropping-particle&quot;:&quot;&quot;,&quot;non-dropping-particle&quot;:&quot;&quot;},{&quot;family&quot;:&quot;Mechref&quot;,&quot;given&quot;:&quot;Yehia&quot;,&quot;parse-names&quot;:false,&quot;dropping-particle&quot;:&quot;&quot;,&quot;non-dropping-particle&quot;:&quot;&quot;},{&quot;family&quot;:&quot;Meng&quot;,&quot;given&quot;:&quot;Bo&quot;,&quot;parse-names&quot;:false,&quot;dropping-particle&quot;:&quot;&quot;,&quot;non-dropping-particle&quot;:&quot;&quot;},{&quot;family&quot;:&quot;Neelamegham&quot;,&quot;given&quot;:&quot;Sriram&quot;,&quot;parse-names&quot;:false,&quot;dropping-particle&quot;:&quot;&quot;,&quot;non-dropping-particle&quot;:&quot;&quot;},{&quot;family&quot;:&quot;Nguyen-Khuong&quot;,&quot;given&quot;:&quot;Terry&quot;,&quot;parse-names&quot;:false,&quot;dropping-particle&quot;:&quot;&quot;,&quot;non-dropping-particle&quot;:&quot;&quot;},{&quot;family&quot;:&quot;Nilsson&quot;,&quot;given&quot;:&quot;Jonas&quot;,&quot;parse-names&quot;:false,&quot;dropping-particle&quot;:&quot;&quot;,&quot;non-dropping-particle&quot;:&quot;&quot;},{&quot;family&quot;:&quot;Pap&quot;,&quot;given&quot;:&quot;Adam&quot;,&quot;parse-names&quot;:false,&quot;dropping-particle&quot;:&quot;&quot;,&quot;non-dropping-particle&quot;:&quot;&quot;},{&quot;family&quot;:&quot;Park&quot;,&quot;given&quot;:&quot;Gun Wook&quot;,&quot;parse-names&quot;:false,&quot;dropping-particle&quot;:&quot;&quot;,&quot;non-dropping-particle&quot;:&quot;&quot;},{&quot;family&quot;:&quot;Parker&quot;,&quot;given&quot;:&quot;Benjamin L.&quot;,&quot;parse-names&quot;:false,&quot;dropping-particle&quot;:&quot;&quot;,&quot;non-dropping-particle&quot;:&quot;&quot;},{&quot;family&quot;:&quot;Pegg&quot;,&quot;given&quot;:&quot;Cassandra L.&quot;,&quot;parse-names&quot;:false,&quot;dropping-particle&quot;:&quot;&quot;,&quot;non-dropping-particle&quot;:&quot;&quot;},{&quot;family&quot;:&quot;Penninger&quot;,&quot;given&quot;:&quot;Josef M.&quot;,&quot;parse-names&quot;:false,&quot;dropping-particle&quot;:&quot;&quot;,&quot;non-dropping-particle&quot;:&quot;&quot;},{&quot;family&quot;:&quot;Phung&quot;,&quot;given&quot;:&quot;Toan K.&quot;,&quot;parse-names&quot;:false,&quot;dropping-particle&quot;:&quot;&quot;,&quot;non-dropping-particle&quot;:&quot;&quot;},{&quot;family&quot;:&quot;Pioch&quot;,&quot;given&quot;:&quot;Markus&quot;,&quot;parse-names&quot;:false,&quot;dropping-particle&quot;:&quot;&quot;,&quot;non-dropping-particle&quot;:&quot;&quot;},{&quot;family&quot;:&quot;Rapp&quot;,&quot;given&quot;:&quot;Erdmann&quot;,&quot;parse-names&quot;:false,&quot;dropping-particle&quot;:&quot;&quot;,&quot;non-dropping-particle&quot;:&quot;&quot;},{&quot;family&quot;:&quot;Sakalli&quot;,&quot;given&quot;:&quot;Enes&quot;,&quot;parse-names&quot;:false,&quot;dropping-particle&quot;:&quot;&quot;,&quot;non-dropping-particle&quot;:&quot;&quot;},{&quot;family&quot;:&quot;Sanda&quot;,&quot;given&quot;:&quot;Miloslav&quot;,&quot;parse-names&quot;:false,&quot;dropping-particle&quot;:&quot;&quot;,&quot;non-dropping-particle&quot;:&quot;&quot;},{&quot;family&quot;:&quot;Schulz&quot;,&quot;given&quot;:&quot;Benjamin L.&quot;,&quot;parse-names&quot;:false,&quot;dropping-particle&quot;:&quot;&quot;,&quot;non-dropping-particle&quot;:&quot;&quot;},{&quot;family&quot;:&quot;Scott&quot;,&quot;given&quot;:&quot;Nichollas E.&quot;,&quot;parse-names&quot;:false,&quot;dropping-particle&quot;:&quot;&quot;,&quot;non-dropping-particle&quot;:&quot;&quot;},{&quot;family&quot;:&quot;Sofronov&quot;,&quot;given&quot;:&quot;Georgy&quot;,&quot;parse-names&quot;:false,&quot;dropping-particle&quot;:&quot;&quot;,&quot;non-dropping-particle&quot;:&quot;&quot;},{&quot;family&quot;:&quot;Stadlmann&quot;,&quot;given&quot;:&quot;Johannes&quot;,&quot;parse-names&quot;:false,&quot;dropping-particle&quot;:&quot;&quot;,&quot;non-dropping-particle&quot;:&quot;&quot;},{&quot;family&quot;:&quot;Vakhrushev&quot;,&quot;given&quot;:&quot;Sergey Y.&quot;,&quot;parse-names&quot;:false,&quot;dropping-particle&quot;:&quot;&quot;,&quot;non-dropping-particle&quot;:&quot;&quot;},{&quot;family&quot;:&quot;Woo&quot;,&quot;given&quot;:&quot;Christina M.&quot;,&quot;parse-names&quot;:false,&quot;dropping-particle&quot;:&quot;&quot;,&quot;non-dropping-particle&quot;:&quot;&quot;},{&quot;family&quot;:&quot;Wu&quot;,&quot;given&quot;:&quot;Hung-Yi&quot;,&quot;parse-names&quot;:false,&quot;dropping-particle&quot;:&quot;&quot;,&quot;non-dropping-particle&quot;:&quot;&quot;},{&quot;family&quot;:&quot;Yang&quot;,&quot;given&quot;:&quot;Pengyuan&quot;,&quot;parse-names&quot;:false,&quot;dropping-particle&quot;:&quot;&quot;,&quot;non-dropping-particle&quot;:&quot;&quot;},{&quot;family&quot;:&quot;Ying&quot;,&quot;given&quot;:&quot;Wantao&quot;,&quot;parse-names&quot;:false,&quot;dropping-particle&quot;:&quot;&quot;,&quot;non-dropping-particle&quot;:&quot;&quot;},{&quot;family&quot;:&quot;Zhang&quot;,&quot;given&quot;:&quot;Hui&quot;,&quot;parse-names&quot;:false,&quot;dropping-particle&quot;:&quot;&quot;,&quot;non-dropping-particle&quot;:&quot;&quot;},{&quot;family&quot;:&quot;Zhang&quot;,&quot;given&quot;:&quot;Yong&quot;,&quot;parse-names&quot;:false,&quot;dropping-particle&quot;:&quot;&quot;,&quot;non-dropping-particle&quot;:&quot;&quot;},{&quot;family&quot;:&quot;Zhao&quot;,&quot;given&quot;:&quot;Jingfu&quot;,&quot;parse-names&quot;:false,&quot;dropping-particle&quot;:&quot;&quot;,&quot;non-dropping-particle&quot;:&quot;&quot;},{&quot;family&quot;:&quot;Zaia&quot;,&quot;given&quot;:&quot;Joseph&quot;,&quot;parse-names&quot;:false,&quot;dropping-particle&quot;:&quot;&quot;,&quot;non-dropping-particle&quot;:&quot;&quot;},{&quot;family&quot;:&quot;Haslam&quot;,&quot;given&quot;:&quot;Stuart M.&quot;,&quot;parse-names&quot;:false,&quot;dropping-particle&quot;:&quot;&quot;,&quot;non-dropping-particle&quot;:&quot;&quot;},{&quot;family&quot;:&quot;Palmisano&quot;,&quot;given&quot;:&quot;Giuseppe&quot;,&quot;parse-names&quot;:false,&quot;dropping-particle&quot;:&quot;&quot;,&quot;non-dropping-particle&quot;:&quot;&quot;},{&quot;family&quot;:&quot;Yoo&quot;,&quot;given&quot;:&quot;Jong Shin&quot;,&quot;parse-names&quot;:false,&quot;dropping-particle&quot;:&quot;&quot;,&quot;non-dropping-particle&quot;:&quot;&quot;},{&quot;family&quot;:&quot;Larson&quot;,&quot;given&quot;:&quot;Göran&quot;,&quot;parse-names&quot;:false,&quot;dropping-particle&quot;:&quot;&quot;,&quot;non-dropping-particle&quot;:&quot;&quot;},{&quot;family&quot;:&quot;Khoo&quot;,&quot;given&quot;:&quot;Kai-Hooi&quot;,&quot;parse-names&quot;:false,&quot;dropping-particle&quot;:&quot;&quot;,&quot;non-dropping-particle&quot;:&quot;&quot;},{&quot;family&quot;:&quot;Medzihradszky&quot;,&quot;given&quot;:&quot;Katalin F.&quot;,&quot;parse-names&quot;:false,&quot;dropping-particle&quot;:&quot;&quot;,&quot;non-dropping-particle&quot;:&quot;&quot;},{&quot;family&quot;:&quot;Kolarich&quot;,&quot;given&quot;:&quot;Daniel&quot;,&quot;parse-names&quot;:false,&quot;dropping-particle&quot;:&quot;&quot;,&quot;non-dropping-particle&quot;:&quot;&quot;},{&quot;family&quot;:&quot;Packer&quot;,&quot;given&quot;:&quot;Nicolle H.&quot;,&quot;parse-names&quot;:false,&quot;dropping-particle&quot;:&quot;&quot;,&quot;non-dropping-particle&quot;:&quot;&quot;},{&quot;family&quot;:&quot;Thaysen-Andersen&quot;,&quot;given&quot;:&quot;Morten&quot;,&quot;parse-names&quot;:false,&quot;dropping-particle&quot;:&quot;&quot;,&quot;non-dropping-particle&quot;:&quot;&quot;}],&quot;container-title&quot;:&quot;Nature Methods&quot;,&quot;DOI&quot;:&quot;10.1038/s41592-021-01309-x&quot;,&quot;ISSN&quot;:&quot;1548-7091&quot;,&quot;issued&quot;:{&quot;date-parts&quot;:[[2021,11,1]]},&quot;page&quot;:&quot;1304-1316&quot;,&quot;abstract&quot;:&quot;&lt;p&gt; Glycoproteomics is a powerful yet analytically challenging research tool. Software packages aiding the interpretation of complex glycopeptide tandem mass spectra have appeared, but their relative performance remains untested. Conducted through the HUPO Human Glycoproteomics Initiative, this community study, comprising both developers and users of glycoproteomics software, evaluates solutions for system-wide glycopeptide analysis. The same mass spectrometry based glycoproteomics datasets from human serum were shared with participants and the relative team performance for &lt;italic&gt;N﻿-&lt;/italic&gt; and &lt;italic&gt;O&lt;/italic&gt; -glycopeptide data analysis was comprehensively established by orthogonal performance tests. Although the results were variable, several high-performance glycoproteomics informatics strategies were identified. Deep analysis of the data revealed key performance-associated search parameters and led to recommendations for improved ‘high-coverage’ and ‘high-accuracy’ glycoproteomics search solutions. This study concludes that diverse software packages for comprehensive glycopeptide data analysis exist, points to several high-performance search strategies and specifies key variables that will guide future software developments and assist informatics decision-making in glycoproteomics. &lt;/p&gt;&quot;,&quot;issue&quot;:&quot;11&quot;,&quot;volume&quot;:&quot;18&quot;,&quot;container-title-short&quot;:&quot;&quot;},&quot;isTemporary&quot;:false}]},{&quot;citationID&quot;:&quot;MENDELEY_CITATION_949dd1ac-0d65-4b02-a2b5-114d49b44212&quot;,&quot;properties&quot;:{&quot;noteIndex&quot;:0},&quot;isEdited&quot;:false,&quot;manualOverride&quot;:{&quot;isManuallyOverridden&quot;:false,&quot;citeprocText&quot;:&quot;(37)&quot;,&quot;manualOverrideText&quot;:&quot;&quot;},&quot;citationTag&quot;:&quot;MENDELEY_CITATION_v3_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&quot;,&quot;citationItems&quot;:[{&quot;id&quot;:&quot;11da524f-d378-3b01-821d-f5ea62b78ee6&quot;,&quot;itemData&quot;:{&quot;type&quot;:&quot;article-journal&quot;,&quot;id&quot;:&quot;11da524f-d378-3b01-821d-f5ea62b78ee6&quot;,&quot;title&quot;:&quot;Integrated GlycoProteome Analyzer (I-GPA) for Automated Identification and Quantitation of Site-Specific N-Glycosylation&quot;,&quot;author&quot;:[{&quot;family&quot;:&quot;Park&quot;,&quot;given&quot;:&quot;Gun Wook&quot;,&quot;parse-names&quot;:false,&quot;dropping-particle&quot;:&quot;&quot;,&quot;non-dropping-particle&quot;:&quot;&quot;},{&quot;family&quot;:&quot;Kim&quot;,&quot;given&quot;:&quot;Jin Young&quot;,&quot;parse-names&quot;:false,&quot;dropping-particle&quot;:&quot;&quot;,&quot;non-dropping-particle&quot;:&quot;&quot;},{&quot;family&quot;:&quot;Hwang&quot;,&quot;given&quot;:&quot;Heeyoun&quot;,&quot;parse-names&quot;:false,&quot;dropping-particle&quot;:&quot;&quot;,&quot;non-dropping-particle&quot;:&quot;&quot;},{&quot;family&quot;:&quot;Lee&quot;,&quot;given&quot;:&quot;Ju Yeon&quot;,&quot;parse-names&quot;:false,&quot;dropping-particle&quot;:&quot;&quot;,&quot;non-dropping-particle&quot;:&quot;&quot;},{&quot;family&quot;:&quot;Ahn&quot;,&quot;given&quot;:&quot;Young Hee&quot;,&quot;parse-names&quot;:false,&quot;dropping-particle&quot;:&quot;&quot;,&quot;non-dropping-particle&quot;:&quot;&quot;},{&quot;family&quot;:&quot;Lee&quot;,&quot;given&quot;:&quot;Hyun Kyoung&quot;,&quot;parse-names&quot;:false,&quot;dropping-particle&quot;:&quot;&quot;,&quot;non-dropping-particle&quot;:&quot;&quot;},{&quot;family&quot;:&quot;Ji&quot;,&quot;given&quot;:&quot;Eun Sun&quot;,&quot;parse-names&quot;:false,&quot;dropping-particle&quot;:&quot;&quot;,&quot;non-dropping-particle&quot;:&quot;&quot;},{&quot;family&quot;:&quot;Kim&quot;,&quot;given&quot;:&quot;Kwang Hoe&quot;,&quot;parse-names&quot;:false,&quot;dropping-particle&quot;:&quot;&quot;,&quot;non-dropping-particle&quot;:&quot;&quot;},{&quot;family&quot;:&quot;Jeong&quot;,&quot;given&quot;:&quot;Hoi Keun&quot;,&quot;parse-names&quot;:false,&quot;dropping-particle&quot;:&quot;&quot;,&quot;non-dropping-particle&quot;:&quot;&quot;},{&quot;family&quot;:&quot;Yun&quot;,&quot;given&quot;:&quot;Ki Na&quot;,&quot;parse-names&quot;:false,&quot;dropping-particle&quot;:&quot;&quot;,&quot;non-dropping-particle&quot;:&quot;&quot;},{&quot;family&quot;:&quot;Kim&quot;,&quot;given&quot;:&quot;Yong-Sam&quot;,&quot;parse-names&quot;:false,&quot;dropping-particle&quot;:&quot;&quot;,&quot;non-dropping-particle&quot;:&quot;&quot;},{&quot;family&quot;:&quot;Ko&quot;,&quot;given&quot;:&quot;Jeong-Heon&quot;,&quot;parse-names&quot;:false,&quot;dropping-particle&quot;:&quot;&quot;,&quot;non-dropping-particle&quot;:&quot;&quot;},{&quot;family&quot;:&quot;An&quot;,&quot;given&quot;:&quot;Hyun Joo&quot;,&quot;parse-names&quot;:false,&quot;dropping-particle&quot;:&quot;&quot;,&quot;non-dropping-particle&quot;:&quot;&quot;},{&quot;family&quot;:&quot;Kim&quot;,&quot;given&quot;:&quot;Jae Han&quot;,&quot;parse-names&quot;:false,&quot;dropping-particle&quot;:&quot;&quot;,&quot;non-dropping-particle&quot;:&quot;&quot;},{&quot;family&quot;:&quot;Paik&quot;,&quot;given&quot;:&quot;Young-Ki&quot;,&quot;parse-names&quot;:false,&quot;dropping-particle&quot;:&quot;&quot;,&quot;non-dropping-particle&quot;:&quot;&quot;},{&quot;family&quot;:&quot;Yoo&quot;,&quot;given&quot;:&quot;Jong Shin&quot;,&quot;parse-names&quot;:false,&quot;dropping-particle&quot;:&quot;&quot;,&quot;non-dropping-particle&quot;:&quot;&quot;}],&quot;container-title&quot;:&quot;Scientific Reports&quot;,&quot;DOI&quot;:&quot;10.1038/srep21175&quot;,&quot;ISSN&quot;:&quot;2045-2322&quot;,&quot;issued&quot;:{&quot;date-parts&quot;:[[2016,2,24]]},&quot;page&quot;:&quot;21175&quot;,&quot;abstract&quot;:&quot;&lt;p&gt; Human glycoproteins exhibit enormous heterogeneity at each N-glycosite, but few studies have attempted to globally characterize the site-specific structural features. We have developed Integrated GlycoProteome Analyzer (I-GPA) including mapping system for complex N-glycoproteomes, which combines methods for tandem mass spectrometry with a database search and algorithmic suite. Using an &lt;italic&gt;N-&lt;/italic&gt; glycopeptide database that we constructed, we created novel scoring algorithms with decoy glycopeptides, where 95 &lt;italic&gt;N-&lt;/italic&gt; glycopeptides from standard α1-acid glycoprotein were identified with 0% false positives, giving the same results as manual validation. Additionally automated label-free quantitation method was first developed that utilizes the combined intensity of top three isotope peaks at three highest MS spectral points. The efficiency of I-GPA was demonstrated by automatically identifying 619 site-specific &lt;italic&gt;N-&lt;/italic&gt; glycopeptides with FDR ≤ 1%, and simultaneously quantifying 598 &lt;italic&gt;N-&lt;/italic&gt; glycopeptides, from human plasma samples that are known to contain highly glycosylated proteins. Thus, I-GPA platform could make a major breakthrough in high-throughput mapping of complex N-glycoproteomes, which can be applied to biomarker discovery and ongoing global human proteome project. &lt;/p&gt;&quot;,&quot;issue&quot;:&quot;1&quot;,&quot;volume&quot;:&quot;6&quot;,&quot;container-title-short&quot;:&quot;&quot;},&quot;isTemporary&quot;:false}]},{&quot;citationID&quot;:&quot;MENDELEY_CITATION_df5380fe-8857-46a2-9336-bf42d96f0c95&quot;,&quot;properties&quot;:{&quot;noteIndex&quot;:0},&quot;isEdited&quot;:false,&quot;manualOverride&quot;:{&quot;isManuallyOverridden&quot;:false,&quot;citeprocText&quot;:&quot;(51)&quot;,&quot;manualOverrideText&quot;:&quot;&quot;},&quot;citationTag&quot;:&quot;MENDELEY_CITATION_v3_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&quot;,&quot;citationItems&quot;:[{&quot;id&quot;:&quot;e022b3f7-ea26-3c38-b4ce-6e196a53f6d1&quot;,&quot;itemData&quot;:{&quot;type&quot;:&quot;article-journal&quot;,&quot;id&quot;:&quot;e022b3f7-ea26-3c38-b4ce-6e196a53f6d1&quot;,&quot;title&quot;:&quot;Extensive heterogeneity of glycopeptides in plasma revealed by deep glycoproteomic analysis using size-exclusion chromatography&quot;,&quot;author&quot;:[{&quot;family&quot;:&quot;Saraswat&quot;,&quot;given&quot;:&quot;Mayank&quot;,&quot;parse-names&quot;:false,&quot;dropping-particle&quot;:&quot;&quot;,&quot;non-dropping-particle&quot;:&quot;&quot;},{&quot;family&quot;:&quot;Garapati&quot;,&quot;given&quot;:&quot;Kishore&quot;,&quot;parse-names&quot;:false,&quot;dropping-particle&quot;:&quot;&quot;,&quot;non-dropping-particle&quot;:&quot;&quot;},{&quot;family&quot;:&quot;Mun&quot;,&quot;given&quot;:&quot;Dong-Gi&quot;,&quot;parse-names&quot;:false,&quot;dropping-particle&quot;:&quot;&quot;,&quot;non-dropping-particle&quot;:&quot;&quot;},{&quot;family&quot;:&quot;Pandey&quot;,&quot;given&quot;:&quot;Akhilesh&quot;,&quot;parse-names&quot;:false,&quot;dropping-particle&quot;:&quot;&quot;,&quot;non-dropping-particle&quot;:&quot;&quot;}],&quot;container-title&quot;:&quot;Molecular Omics&quot;,&quot;DOI&quot;:&quot;10.1039/D1MO00132A&quot;,&quot;ISSN&quot;:&quot;2515-4184&quot;,&quot;issued&quot;:{&quot;date-parts&quot;:[[2021]]},&quot;page&quot;:&quot;939-947&quot;,&quot;abstract&quot;:&quot;&lt;p&gt; Size-exclusion chromatography facilitates simultaneous enrichment and fractionation of &lt;italic&gt;N&lt;/italic&gt; -glycopeptides. Combining it with improved LC-MS/MS analysis achieves deep coverage of plasma &lt;italic&gt;N&lt;/italic&gt; -glycoproteome. &lt;/p&gt;&quot;,&quot;issue&quot;:&quot;6&quot;,&quot;volume&quot;:&quot;17&quot;,&quot;container-title-short&quot;:&quot;&quot;},&quot;isTemporary&quot;:false}]},{&quot;citationID&quot;:&quot;MENDELEY_CITATION_c1cd239c-2cac-458d-8243-a7ecf2b7faf1&quot;,&quot;properties&quot;:{&quot;noteIndex&quot;:0},&quot;isEdited&quot;:false,&quot;manualOverride&quot;:{&quot;isManuallyOverridden&quot;:false,&quot;citeprocText&quot;:&quot;(52, 53)&quot;,&quot;manualOverrideText&quot;:&quot;&quot;},&quot;citationTag&quot;:&quot;MENDELEY_CITATION_v3_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&quot;,&quot;citationItems&quot;:[{&quot;id&quot;:&quot;4c69ac15-a622-36d0-a0e9-7828aba03910&quot;,&quot;itemData&quot;:{&quot;type&quot;:&quot;article-journal&quot;,&quot;id&quot;:&quot;4c69ac15-a622-36d0-a0e9-7828aba03910&quot;,&quot;title&quot;:&quot;Extended O-GlcNAc on HLA Class-I-Bound Peptides&quot;,&quot;author&quot;:[{&quot;family&quot;:&quot;Marino&quot;,&quot;given&quot;:&quot;Fabio&quot;,&quot;parse-names&quot;:false,&quot;dropping-particle&quot;:&quot;&quot;,&quot;non-dropping-particle&quot;:&quot;&quot;},{&quot;family&quot;:&quot;Bern&quot;,&quot;given&quot;:&quot;Marshall&quot;,&quot;parse-names&quot;:false,&quot;dropping-particle&quot;:&quot;&quot;,&quot;non-dropping-particle&quot;:&quot;&quot;},{&quot;family&quot;:&quot;Mommen&quot;,&quot;given&quot;:&quot;Geert P. M.&quot;,&quot;parse-names&quot;:false,&quot;dropping-particle&quot;:&quot;&quot;,&quot;non-dropping-particle&quot;:&quot;&quot;},{&quot;family&quot;:&quot;Leney&quot;,&quot;given&quot;:&quot;Aneika C.&quot;,&quot;parse-names&quot;:false,&quot;dropping-particle&quot;:&quot;&quot;,&quot;non-dropping-particle&quot;:&quot;&quot;},{&quot;family&quot;:&quot;Gaans-van den Brink&quot;,&quot;given&quot;:&quot;Jacqueline A. M.&quot;,&quot;parse-names&quot;:false,&quot;dropping-particle&quot;:&quot;&quot;,&quot;non-dropping-particle&quot;:&quot;van&quot;},{&quot;family&quot;:&quot;Bonvin&quot;,&quot;given&quot;:&quot;Alexandre M. J. J.&quot;,&quot;parse-names&quot;:false,&quot;dropping-particle&quot;:&quot;&quot;,&quot;non-dropping-particle&quot;:&quot;&quot;},{&quot;family&quot;:&quot;Becker&quot;,&quot;given&quot;:&quot;Christopher&quot;,&quot;parse-names&quot;:false,&quot;dropping-particle&quot;:&quot;&quot;,&quot;non-dropping-particle&quot;:&quot;&quot;},{&quot;family&quot;:&quot;Els&quot;,&quot;given&quot;:&quot;Cécile A. C. M.&quot;,&quot;parse-names&quot;:false,&quot;dropping-particle&quot;:&quot;&quot;,&quot;non-dropping-particle&quot;:&quot;van&quot;},{&quot;family&quot;:&quot;Heck&quot;,&quot;given&quot;:&quot;Albert J. R.&quot;,&quot;parse-names&quot;:false,&quot;dropping-particle&quot;:&quot;&quot;,&quot;non-dropping-particle&quot;:&quot;&quot;}],&quot;container-title&quot;:&quot;Journal of the American Chemical Society&quot;,&quot;container-title-short&quot;:&quot;J Am Chem Soc&quot;,&quot;DOI&quot;:&quot;10.1021/jacs.5b06586&quot;,&quot;ISSN&quot;:&quot;0002-7863&quot;,&quot;issued&quot;:{&quot;date-parts&quot;:[[2015,9,2]]},&quot;page&quot;:&quot;10922-10925&quot;,&quot;issue&quot;:&quot;34&quot;,&quot;volume&quot;:&quot;137&quot;},&quot;isTemporary&quot;:false},{&quot;id&quot;:&quot;5630f6f5-4246-3ec3-a95b-f3495a668135&quot;,&quot;itemData&quot;:{&quot;type&quot;:&quot;article-journal&quot;,&quot;id&quot;:&quot;5630f6f5-4246-3ec3-a95b-f3495a668135&quot;,&quot;title&quot;:&quot;Assignment of Saccharide Identities through Analysis of Oxonium Ion Fragmentation Profiles in LC–MS/MS of Glycopeptides&quot;,&quot;author&quot;:[{&quot;family&quot;:&quot;Halim&quot;,&quot;given&quot;:&quot;Adnan&quot;,&quot;parse-names&quot;:false,&quot;dropping-particle&quot;:&quot;&quot;,&quot;non-dropping-particle&quot;:&quot;&quot;},{&quot;family&quot;:&quot;Westerlind&quot;,&quot;given&quot;:&quot;Ulrika&quot;,&quot;parse-names&quot;:false,&quot;dropping-particle&quot;:&quot;&quot;,&quot;non-dropping-particle&quot;:&quot;&quot;},{&quot;family&quot;:&quot;Pett&quot;,&quot;given&quot;:&quot;Christian&quot;,&quot;parse-names&quot;:false,&quot;dropping-particle&quot;:&quot;&quot;,&quot;non-dropping-particle&quot;:&quot;&quot;},{&quot;family&quot;:&quot;Schorlemer&quot;,&quot;given&quot;:&quot;Manuel&quot;,&quot;parse-names&quot;:false,&quot;dropping-particle&quot;:&quot;&quot;,&quot;non-dropping-particle&quot;:&quot;&quot;},{&quot;family&quot;:&quot;Rüetschi&quot;,&quot;given&quot;:&quot;Ulla&quot;,&quot;parse-names&quot;:false,&quot;dropping-particle&quot;:&quot;&quot;,&quot;non-dropping-particle&quot;:&quot;&quot;},{&quot;family&quot;:&quot;Brinkmalm&quot;,&quot;given&quot;:&quot;Gunnar&quot;,&quot;parse-names&quot;:false,&quot;dropping-particle&quot;:&quot;&quot;,&quot;non-dropping-particle&quot;:&quot;&quot;},{&quot;family&quot;:&quot;Sihlbom&quot;,&quot;given&quot;:&quot;Carina&quot;,&quot;parse-names&quot;:false,&quot;dropping-particle&quot;:&quot;&quot;,&quot;non-dropping-particle&quot;:&quot;&quot;},{&quot;family&quot;:&quot;Lengqvist&quot;,&quot;given&quot;:&quot;Johan&quot;,&quot;parse-names&quot;:false,&quot;dropping-particle&quot;:&quot;&quot;,&quot;non-dropping-particle&quot;:&quot;&quot;},{&quot;family&quot;:&quot;Larson&quot;,&quot;given&quot;:&quot;Göran&quot;,&quot;parse-names&quot;:false,&quot;dropping-particle&quot;:&quot;&quot;,&quot;non-dropping-particle&quot;:&quot;&quot;},{&quot;family&quot;:&quot;Nilsson&quot;,&quot;given&quot;:&quot;Jonas&quot;,&quot;parse-names&quot;:false,&quot;dropping-particle&quot;:&quot;&quot;,&quot;non-dropping-particle&quot;:&quot;&quot;}],&quot;container-title&quot;:&quot;Journal of Proteome Research&quot;,&quot;DOI&quot;:&quot;10.1021/pr500898r&quot;,&quot;ISSN&quot;:&quot;1535-3893&quot;,&quot;issued&quot;:{&quot;date-parts&quot;:[[2014,12,5]]},&quot;page&quot;:&quot;6024-6032&quot;,&quot;issue&quot;:&quot;12&quot;,&quot;volume&quot;:&quot;13&quot;,&quot;container-title-short&quot;:&quot;&quot;},&quot;isTemporary&quot;:false}]},{&quot;citationID&quot;:&quot;MENDELEY_CITATION_efa61ef0-a4fb-4d79-852c-b5828fc9f16e&quot;,&quot;properties&quot;:{&quot;noteIndex&quot;:0},&quot;isEdited&quot;:false,&quot;manualOverride&quot;:{&quot;isManuallyOverridden&quot;:false,&quot;citeprocText&quot;:&quot;(34, 48, 54)&quot;,&quot;manualOverrideText&quot;:&quot;&quot;},&quot;citationTag&quot;:&quot;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&quot;,&quot;citationItems&quot;:[{&quot;id&quot;:&quot;3186924d-067a-3147-859c-6ae9ea916cdf&quot;,&quot;itemData&quot;:{&quot;type&quot;:&quot;article-journal&quot;,&quot;id&quot;:&quot;3186924d-067a-3147-859c-6ae9ea916cdf&quot;,&quot;title&quot;:&quot;High-throughput Serum N-Glycomics: Method Comparison and Application to Study Rheumatoid Arthritis and Pregnancy-associated Changes&quot;,&quot;author&quot;:[{&quot;family&quot;:&quot;Reiding&quot;,&quot;given&quot;:&quot;Karli R.&quot;,&quot;parse-names&quot;:false,&quot;dropping-particle&quot;:&quot;&quot;,&quot;non-dropping-particle&quot;:&quot;&quot;},{&quot;family&quot;:&quot;Bondt&quot;,&quot;given&quot;:&quot;Albert&quot;,&quot;parse-names&quot;:false,&quot;dropping-particle&quot;:&quot;&quot;,&quot;non-dropping-particle&quot;:&quot;&quot;},{&quot;family&quot;:&quot;Hennig&quot;,&quot;given&quot;:&quot;René&quot;,&quot;parse-names&quot;:false,&quot;dropping-particle&quot;:&quot;&quot;,&quot;non-dropping-particle&quot;:&quot;&quot;},{&quot;family&quot;:&quot;Gardner&quot;,&quot;given&quot;:&quot;Richard A.&quot;,&quot;parse-names&quot;:false,&quot;dropping-particle&quot;:&quot;&quot;,&quot;non-dropping-particle&quot;:&quot;&quot;},{&quot;family&quot;:&quot;O'Flaherty&quot;,&quot;given&quot;:&quot;Roisin&quot;,&quot;parse-names&quot;:false,&quot;dropping-particle&quot;:&quot;&quot;,&quot;non-dropping-particle&quot;:&quot;&quot;},{&quot;family&quot;:&quot;Trbojević-Akmačić&quot;,&quot;given&quot;:&quot;Irena&quot;,&quot;parse-names&quot;:false,&quot;dropping-particle&quot;:&quot;&quot;,&quot;non-dropping-particle&quot;:&quot;&quot;},{&quot;family&quot;:&quot;Shubhakar&quot;,&quot;given&quot;:&quot;Archana&quot;,&quot;parse-names&quot;:false,&quot;dropping-particle&quot;:&quot;&quot;,&quot;non-dropping-particle&quot;:&quot;&quot;},{&quot;family&quot;:&quot;Hazes&quot;,&quot;given&quot;:&quot;Johanna M.W.&quot;,&quot;parse-names&quot;:false,&quot;dropping-particle&quot;:&quot;&quot;,&quot;non-dropping-particle&quot;:&quot;&quot;},{&quot;family&quot;:&quot;Reichl&quot;,&quot;given&quot;:&quot;Udo&quot;,&quot;parse-names&quot;:false,&quot;dropping-particle&quot;:&quot;&quot;,&quot;non-dropping-particle&quot;:&quot;&quot;},{&quot;family&quot;:&quot;Fernandes&quot;,&quot;given&quot;:&quot;Daryl L.&quot;,&quot;parse-names&quot;:false,&quot;dropping-particle&quot;:&quot;&quot;,&quot;non-dropping-particle&quot;:&quot;&quot;},{&quot;family&quot;:&quot;Pučić-Baković&quot;,&quot;given&quot;:&quot;Maja&quot;,&quot;parse-names&quot;:false,&quot;dropping-particle&quot;:&quot;&quot;,&quot;non-dropping-particle&quot;:&quot;&quot;},{&quot;family&quot;:&quot;Rapp&quot;,&quot;given&quot;:&quot;Erdmann&quot;,&quot;parse-names&quot;:false,&quot;dropping-particle&quot;:&quot;&quot;,&quot;non-dropping-particle&quot;:&quot;&quot;},{&quot;family&quot;:&quot;Spencer&quot;,&quot;given&quot;:&quot;Daniel I.R.&quot;,&quot;parse-names&quot;:false,&quot;dropping-particle&quot;:&quot;&quot;,&quot;non-dropping-particle&quot;:&quot;&quot;},{&quot;family&quot;:&quot;Dolhain&quot;,&quot;given&quot;:&quot;Radboud J.E.M.&quot;,&quot;parse-names&quot;:false,&quot;dropping-particle&quot;:&quot;&quot;,&quot;non-dropping-particle&quot;:&quot;&quot;},{&quot;family&quot;:&quot;Rudd&quot;,&quot;given&quot;:&quot;Pauline M.&quot;,&quot;parse-names&quot;:false,&quot;dropping-particle&quot;:&quot;&quot;,&quot;non-dropping-particle&quot;:&quot;&quot;},{&quot;family&quot;:&quot;Lauc&quot;,&quot;given&quot;:&quot;Gordan&quot;,&quot;parse-names&quot;:false,&quot;dropping-particle&quot;:&quot;&quot;,&quot;non-dropping-particle&quot;:&quot;&quot;},{&quot;family&quot;:&quot;Wuhrer&quot;,&quot;given&quot;:&quot;Manfred&quot;,&quot;parse-names&quot;:false,&quot;dropping-particle&quot;:&quot;&quot;,&quot;non-dropping-particle&quot;:&quot;&quot;}],&quot;container-title&quot;:&quot;Molecular &amp; Cellular Proteomics&quot;,&quot;DOI&quot;:&quot;10.1074/mcp.RA117.000454&quot;,&quot;ISSN&quot;:&quot;15359476&quot;,&quot;issued&quot;:{&quot;date-parts&quot;:[[2019,1]]},&quot;page&quot;:&quot;3-15&quot;,&quot;issue&quot;:&quot;1&quot;,&quot;volume&quot;:&quot;18&quot;,&quot;container-title-short&quot;:&quot;&quot;},&quot;isTemporary&quot;:false},{&quot;id&quot;:&quot;a1908513-7361-3628-a3ea-1d9f97546f69&quot;,&quot;itemData&quot;:{&quot;type&quot;:&quot;article-journal&quot;,&quot;id&quot;:&quot;a1908513-7361-3628-a3ea-1d9f97546f69&quot;,&quot;title&quot;:&quot;Human plasma protein N-glycosylation&quot;,&quot;author&quot;:[{&quot;family&quot;:&quot;Clerc&quot;,&quot;given&quot;:&quot;Florent&quot;,&quot;parse-names&quot;:false,&quot;dropping-particle&quot;:&quot;&quot;,&quot;non-dropping-particle&quot;:&quot;&quot;},{&quot;family&quot;:&quot;Reiding&quot;,&quot;given&quot;:&quot;Karli R.&quot;,&quot;parse-names&quot;:false,&quot;dropping-particle&quot;:&quot;&quot;,&quot;non-dropping-particle&quot;:&quot;&quot;},{&quot;family&quot;:&quot;Jansen&quot;,&quot;given&quot;:&quot;Bas C.&quot;,&quot;parse-names&quot;:false,&quot;dropping-particle&quot;:&quot;&quot;,&quot;non-dropping-particle&quot;:&quot;&quot;},{&quot;family&quot;:&quot;Kammeijer&quot;,&quot;given&quot;:&quot;Guinevere S. M.&quot;,&quot;parse-names&quot;:false,&quot;dropping-particle&quot;:&quot;&quot;,&quot;non-dropping-particle&quot;:&quot;&quot;},{&quot;family&quot;:&quot;Bondt&quot;,&quot;given&quot;:&quot;Albert&quot;,&quot;parse-names&quot;:false,&quot;dropping-particle&quot;:&quot;&quot;,&quot;non-dropping-particle&quot;:&quot;&quot;},{&quot;family&quot;:&quot;Wuhrer&quot;,&quot;given&quot;:&quot;Manfred&quot;,&quot;parse-names&quot;:false,&quot;dropping-particle&quot;:&quot;&quot;,&quot;non-dropping-particle&quot;:&quot;&quot;}],&quot;container-title&quot;:&quot;Glycoconjugate Journal&quot;,&quot;DOI&quot;:&quot;10.1007/s10719-015-9626-2&quot;,&quot;ISSN&quot;:&quot;0282-0080&quot;,&quot;issued&quot;:{&quot;date-parts&quot;:[[2016,6,10]]},&quot;page&quot;:&quot;309-343&quot;,&quot;issue&quot;:&quot;3&quot;,&quot;volume&quot;:&quot;33&quot;,&quot;container-title-short&quot;:&quot;&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citationID&quot;:&quot;MENDELEY_CITATION_1a67cadb-7295-47a8-8cc3-e28fe241ea3d&quot;,&quot;properties&quot;:{&quot;noteIndex&quot;:0},&quot;isEdited&quot;:false,&quot;manualOverride&quot;:{&quot;isManuallyOverridden&quot;:false,&quot;citeprocText&quot;:&quot;(34, 40, 45, 46)&quot;,&quot;manualOverrideText&quot;:&quot;&quot;},&quot;citationTag&quot;:&quot;MENDELEY_CITATION_v3_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&quot;,&quot;citationItems&quot;:[{&quot;id&quot;:&quot;3eb4d00d-7c39-3b0d-911d-5e03790eee23&quot;,&quot;itemData&quot;:{&quot;type&quot;:&quot;article-journal&quot;,&quot;id&quot;:&quot;3eb4d00d-7c39-3b0d-911d-5e03790eee23&quot;,&quot;title&quot;:&quot;Hyper-truncated Asn355- and Asn391-glycans modulate the activity of neutrophil granule myeloperoxidase&quot;,&quot;author&quot;:[{&quot;family&quot;:&quot;Tjondro&quot;,&quot;given&quot;:&quot;Harry C.&quot;,&quot;parse-names&quot;:false,&quot;dropping-particle&quot;:&quot;&quot;,&quot;non-dropping-particle&quot;:&quot;&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Chatterjee&quot;,&quot;given&quot;:&quot;Sayantani&quot;,&quot;parse-names&quot;:false,&quot;dropping-particle&quot;:&quot;&quot;,&quot;non-dropping-particle&quot;:&quot;&quot;},{&quot;family&quot;:&quot;Loke&quot;,&quot;given&quot;:&quot;Ian&quot;,&quot;parse-names&quot;:false,&quot;dropping-particle&quot;:&quot;&quot;,&quot;non-dropping-particle&quot;:&quot;&quot;},{&quot;family&quot;:&quot;Chen&quot;,&quot;given&quot;:&quot;Siyun&quot;,&quot;parse-names&quot;:false,&quot;dropping-particle&quot;:&quot;&quot;,&quot;non-dropping-particle&quot;:&quot;&quot;},{&quot;family&quot;:&quot;Soltermann&quot;,&quot;given&quot;:&quot;Fabian&quot;,&quot;parse-names&quot;:false,&quot;dropping-particle&quot;:&quot;&quot;,&quot;non-dropping-particle&quot;:&quot;&quot;},{&quot;family&quot;:&quot;Hinneburg&quot;,&quot;given&quot;:&quot;Hannes&quot;,&quot;parse-names&quot;:false,&quot;dropping-particle&quot;:&quot;&quot;,&quot;non-dropping-particle&quot;:&quot;&quot;},{&quot;family&quot;:&quot;Parker&quot;,&quot;given&quot;:&quot;Benjamin L.&quot;,&quot;parse-names&quot;:false,&quot;dropping-particle&quot;:&quot;&quot;,&quot;non-dropping-particle&quot;:&quot;&quot;},{&quot;family&quot;:&quot;Venkatakrishnan&quot;,&quot;given&quot;:&quot;Vignesh&quot;,&quot;parse-names&quot;:false,&quot;dropping-particle&quot;:&quot;&quot;,&quot;non-dropping-particle&quot;:&quot;&quot;},{&quot;family&quot;:&quot;Dieckmann&quot;,&quot;given&quot;:&quot;Regis&quot;,&quot;parse-names&quot;:false,&quot;dropping-particle&quot;:&quot;&quot;,&quot;non-dropping-particle&quot;:&quot;&quot;},{&quot;family&quot;:&quot;Grant&quot;,&quot;given&quot;:&quot;Oliver C.&quot;,&quot;parse-names&quot;:false,&quot;dropping-particle&quot;:&quot;&quot;,&quot;non-dropping-particle&quot;:&quot;&quot;},{&quot;family&quot;:&quot;Bylund&quot;,&quot;given&quot;:&quot;Johan&quot;,&quot;parse-names&quot;:false,&quot;dropping-particle&quot;:&quot;&quot;,&quot;non-dropping-particle&quot;:&quot;&quot;},{&quot;family&quot;:&quot;Rodger&quot;,&quot;given&quot;:&quot;Alison&quot;,&quot;parse-names&quot;:false,&quot;dropping-particle&quot;:&quot;&quot;,&quot;non-dropping-particle&quot;:&quot;&quot;},{&quot;family&quot;:&quot;Woods&quot;,&quot;given&quot;:&quot;Robert J.&quot;,&quot;parse-names&quot;:false,&quot;dropping-particle&quot;:&quot;&quot;,&quot;non-dropping-particle&quot;:&quot;&quot;},{&quot;family&quot;:&quot;Karlsson-Bengtsson&quot;,&quot;given&quot;:&quot;Anna&quot;,&quot;parse-names&quot;:false,&quot;dropping-particle&quot;:&quot;&quot;,&quot;non-dropping-particle&quot;:&quot;&quot;},{&quot;family&quot;:&quot;Struwe&quot;,&quot;given&quot;:&quot;Weston B.&quot;,&quot;parse-names&quot;:false,&quot;dropping-particle&quot;:&quot;&quot;,&quot;non-dropping-particle&quot;:&quot;&quot;},{&quot;family&quot;:&quot;Thaysen-Andersen&quot;,&quot;given&quot;:&quot;Morten&quot;,&quot;parse-names&quot;:false,&quot;dropping-particle&quot;:&quot;&quot;,&quot;non-dropping-particle&quot;:&quot;&quot;}],&quot;container-title&quot;:&quot;Journal of Biological Chemistry&quot;,&quot;DOI&quot;:&quot;10.1074/jbc.RA120.016342&quot;,&quot;ISSN&quot;:&quot;00219258&quot;,&quot;issued&quot;:{&quot;date-parts&quot;:[[2021,1]]},&quot;page&quot;:&quot;100144&quot;,&quot;volume&quot;:&quot;296&quot;,&quot;container-title-short&quot;:&quot;&quot;},&quot;isTemporary&quot;:false},{&quot;id&quot;:&quot;5f39afbf-c1b9-3247-8a95-21366ff45fb8&quot;,&quot;itemData&quot;:{&quot;type&quot;:&quot;article-journal&quot;,&quot;id&quot;:&quot;5f39afbf-c1b9-3247-8a95-21366ff45fb8&quot;,&quot;title&quot;:&quot;&lt;i&gt;N&lt;/i&gt; -acetyl-β-D-hexosaminidases mediate the generation of paucimannosidic proteins via a putative noncanonical truncation pathway in human neutrophils&quot;,&quot;author&quot;:[{&quot;family&quot;:&quot;Ugonotti&quot;,&quot;given&quot;:&quot;Julian&quot;,&quot;parse-names&quot;:false,&quot;dropping-particle&quot;:&quot;&quot;,&quot;non-dropping-particle&quot;:&quot;&quot;},{&quot;family&quot;:&quot;Kawahara&quot;,&quot;given&quot;:&quot;Rebeca&quot;,&quot;parse-names&quot;:false,&quot;dropping-particle&quot;:&quot;&quot;,&quot;non-dropping-particle&quot;:&quot;&quot;},{&quot;family&quot;:&quot;Loke&quot;,&quot;given&quot;:&quot;Ian&quot;,&quot;parse-names&quot;:false,&quot;dropping-particle&quot;:&quot;&quot;,&quot;non-dropping-particle&quot;:&quot;&quot;},{&quot;family&quot;:&quot;Zhu&quot;,&quot;given&quot;:&quot;Yuqi&quot;,&quot;parse-names&quot;:false,&quot;dropping-particle&quot;:&quot;&quot;,&quot;non-dropping-particle&quot;:&quot;&quot;},{&quot;family&quot;:&quot;Chatterjee&quot;,&quot;given&quot;:&quot;Sayantani&quot;,&quot;parse-names&quot;:false,&quot;dropping-particle&quot;:&quot;&quot;,&quot;non-dropping-particle&quot;:&quot;&quot;},{&quot;family&quot;:&quot;Tjondro&quot;,&quot;given&quot;:&quot;Harry C&quot;,&quot;parse-names&quot;:false,&quot;dropping-particle&quot;:&quot;&quot;,&quot;non-dropping-particle&quot;:&quot;&quot;},{&quot;family&quot;:&quot;Sumer-Bayraktar&quot;,&quot;given&quot;:&quot;Zeynep&quot;,&quot;parse-names&quot;:false,&quot;dropping-particle&quot;:&quot;&quot;,&quot;non-dropping-particle&quot;:&quot;&quot;},{&quot;family&quot;:&quot;Neelamegham&quot;,&quot;given&quot;:&quot;Sriram&quot;,&quot;parse-names&quot;:false,&quot;dropping-particle&quot;:&quot;&quot;,&quot;non-dropping-particle&quot;:&quot;&quot;},{&quot;family&quot;:&quot;Thaysen-Andersen&quot;,&quot;given&quot;:&quot;Morten&quot;,&quot;parse-names&quot;:false,&quot;dropping-particle&quot;:&quot;&quot;,&quot;non-dropping-particle&quot;:&quot;&quot;}],&quot;container-title&quot;:&quot;Glycobiology&quot;,&quot;container-title-short&quot;:&quot;Glycobiology&quot;,&quot;DOI&quot;:&quot;10.1093/glycob/cwab108&quot;,&quot;ISSN&quot;:&quot;1460-2423&quot;,&quot;issued&quot;:{&quot;date-parts&quot;:[[2022,3,30]]},&quot;page&quot;:&quot;218-229&quot;,&quot;abstract&quot;:&quot;&lt;p&gt;We recently discovered that human neutrophils express immunomodulatory glycoproteins carrying unusual and highly truncated paucimannosidic N-glycans (Man1-3GlcNAc2Fuc0–1), but their biosynthesis remains elusive. Guided by the well-characterized truncation pathway in invertebrates and plants in which the N-acetyl-β-D-hexosaminidase (Hex) isoenzymes catalyze paucimannosidic protein (PMP) formation, we here set out to test if the homologous human Hex α and β subunits encoded by HEXA and HEXB drive a similar truncation pathway in human neutrophils. To this end, we performed quantitative glycomics and glycoproteomics of several CRISPR-Cas9-edited Hex-disrupted neutrophil-like HL-60 mutants (HEXA-KO and HEXB-KO) and matching unedited cell lines. Hex disruption was validated using next-generation sequencing, enzyme-linked immunosorbent assay (ELISA), quantitative proteomics and Hex activity assays. Excitingly, all Hex-disrupted mutants displayed significantly reduced levels of paucimannosylation, particularly Man2-3GlcNAc2Fuc1, relative to unedited HL-60 suggesting that both HEXA and HEXB contribute to PMP formation via a hitherto unexplored truncation pathway in neutrophils. Quantitative N-glycomics indeed demonstrated reduced utilization of a putative noncanonical truncation pathway in favor of the canonical elongation pathway in all Hex-disrupted mutants relative to unedited controls. Quantitative glycoproteomics recapitulated the truncation-to-elongation switch in all Hex-disrupted mutants and showed a greater switch for N-glycoproteins cotrafficking with Hex to the azurophilic granules of neutrophils such as myeloperoxidase. Finally, we supported the Hex-PMP relationship by documenting that primary neutrophils isolated from an early-onset Sandhoff disease patient (HEXB−/−) displayed dramatically reduced paucimannosylation relative to neutrophils from an age-matched unaffected donor. We conclude that both human Hex α and β mediate PMP formation via a putative noncanonical truncation pathway in neutrophils.&lt;/p&gt;&quot;,&quot;issue&quot;:&quot;3&quot;,&quot;volume&quot;:&quot;32&quot;},&quot;isTemporary&quot;:false},{&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quot;id&quot;:&quot;e4b8cefa-b5f8-3798-ab27-688b532c4c46&quot;,&quot;itemData&quot;:{&quot;type&quot;:&quot;article-journal&quot;,&quot;id&quot;:&quot;e4b8cefa-b5f8-3798-ab27-688b532c4c46&quot;,&quot;title&quot;:&quot;Neutrophil myeloperoxidase harbors distinct site-specific peculiarities in its glycosylation&quot;,&quot;author&quot;:[{&quot;family&quot;:&quot;Reiding&quot;,&quot;given&quot;:&quot;Karli R.&quot;,&quot;parse-names&quot;:false,&quot;dropping-particle&quot;:&quot;&quot;,&quot;non-dropping-particle&quot;:&quot;&quot;},{&quot;family&quot;:&quot;Franc&quot;,&quot;given&quot;:&quot;Vojtech&quot;,&quot;parse-names&quot;:false,&quot;dropping-particle&quot;:&quot;&quot;,&quot;non-dropping-particle&quot;:&quot;&quot;},{&quot;family&quot;:&quot;Huitema&quot;,&quot;given&quot;:&quot;Minke G.&quot;,&quot;parse-names&quot;:false,&quot;dropping-particle&quot;:&quot;&quot;,&quot;non-dropping-particle&quot;:&quot;&quot;},{&quot;family&quot;:&quot;Brouwer&quot;,&quot;given&quot;:&quot;Elisabeth&quot;,&quot;parse-names&quot;:false,&quot;dropping-particle&quot;:&quot;&quot;,&quot;non-dropping-particle&quot;:&quot;&quot;},{&quot;family&quot;:&quot;Heeringa&quot;,&quot;given&quot;:&quot;Peter&quot;,&quot;parse-names&quot;:false,&quot;dropping-particle&quot;:&quot;&quot;,&quot;non-dropping-particle&quot;:&quot;&quot;},{&quot;family&quot;:&quot;Heck&quot;,&quot;given&quot;:&quot;Albert J.R.&quot;,&quot;parse-names&quot;:false,&quot;dropping-particle&quot;:&quot;&quot;,&quot;non-dropping-particle&quot;:&quot;&quot;}],&quot;container-title&quot;:&quot;Journal of Biological Chemistry&quot;,&quot;DOI&quot;:&quot;10.1074/jbc.RA119.011098&quot;,&quot;ISSN&quot;:&quot;00219258&quot;,&quot;issued&quot;:{&quot;date-parts&quot;:[[2019,12]]},&quot;page&quot;:&quot;20233-20245&quot;,&quot;issue&quot;:&quot;52&quot;,&quot;volume&quot;:&quot;294&quot;,&quot;container-title-short&quot;:&quot;&quot;},&quot;isTemporary&quot;:false}]},{&quot;citationID&quot;:&quot;MENDELEY_CITATION_001e8802-d5eb-497d-9dbf-df8315f0efba&quot;,&quot;properties&quot;:{&quot;noteIndex&quot;:0},&quot;isEdited&quot;:false,&quot;manualOverride&quot;:{&quot;isManuallyOverridden&quot;:false,&quot;citeprocText&quot;:&quot;(34)&quot;,&quot;manualOverrideText&quot;:&quot;&quot;},&quot;citationTag&quot;:&quot;MENDELEY_CITATION_v3_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&quot;,&quot;citationItems&quot;:[{&quot;id&quot;:&quot;859a6f65-163e-348a-ba69-82fd1ae94c5a&quot;,&quot;itemData&quot;:{&quot;type&quot;:&quot;article-journal&quot;,&quot;id&quot;:&quot;859a6f65-163e-348a-ba69-82fd1ae94c5a&quot;,&quot;title&quot;:&quot;Neutrophil azurophilic granule glycoproteins are distinctively decorated by atypical pauci- and phosphomannose glycans&quot;,&quot;author&quot;:[{&quot;family&quot;:&quot;Reiding&quot;,&quot;given&quot;:&quot;Karli R.&quot;,&quot;parse-names&quot;:false,&quot;dropping-particle&quot;:&quot;&quot;,&quot;non-dropping-particle&quot;:&quot;&quot;},{&quot;family&quot;:&quot;Lin&quot;,&quot;given&quot;:&quot;Yu-Hsien&quot;,&quot;parse-names&quot;:false,&quot;dropping-particle&quot;:&quot;&quot;,&quot;non-dropping-particle&quot;:&quot;&quot;},{&quot;family&quot;:&quot;Alphen&quot;,&quot;given&quot;:&quot;Floris P. J.&quot;,&quot;parse-names&quot;:false,&quot;dropping-particle&quot;:&quot;&quot;,&quot;non-dropping-particle&quot;:&quot;van&quot;},{&quot;family&quot;:&quot;Meijer&quot;,&quot;given&quot;:&quot;Alexander B.&quot;,&quot;parse-names&quot;:false,&quot;dropping-particle&quot;:&quot;&quot;,&quot;non-dropping-particle&quot;:&quot;&quot;},{&quot;family&quot;:&quot;Heck&quot;,&quot;given&quot;:&quot;Albert J. R.&quot;,&quot;parse-names&quot;:false,&quot;dropping-particle&quot;:&quot;&quot;,&quot;non-dropping-particle&quot;:&quot;&quot;}],&quot;container-title&quot;:&quot;Communications Biology&quot;,&quot;DOI&quot;:&quot;10.1038/s42003-021-02555-7&quot;,&quot;ISSN&quot;:&quot;2399-3642&quot;,&quot;issued&quot;:{&quot;date-parts&quot;:[[2021,12,26]]},&quot;page&quot;:&quot;1012&quot;,&quot;abstract&quot;:&quot;&lt;p&gt; While neutrophils are critical first-responders of the immune system, they also cause tissue damage and act in a variety of autoimmune diseases. Many neutrophil proteins are &lt;italic&gt;N&lt;/italic&gt; -glycosylated, a post-translational modification that may affect, among others, enzymatic activity, receptor interaction, and protein backbone accessibility. So far, a handful neutrophil proteins were reported to be decorated with atypical small glycans (paucimannose and smaller) and phosphomannosylated glycans. To elucidate the occurrence of these atypical glycoforms across the neutrophil proteome, we performed LC-MS/MS-based (glyco)proteomics of pooled neutrophils from healthy donors, obtaining site-specific &lt;italic&gt;N&lt;/italic&gt; -glycan characterisation of &amp;gt;200 glycoproteins. We found that glycoproteins that are typically membrane-bound to be mostly decorated with high-mannose/complex &lt;italic&gt;N&lt;/italic&gt; -glycans, while secreted proteins mainly harboured complex &lt;italic&gt;N&lt;/italic&gt; -glycans. In contrast, proteins inferred to originate from azurophilic granules carried distinct and abundant paucimannosylation, asymmetric/hybrid glycans, and glycan phosphomannosylation. As these same proteins are often autoantigenic, uncovering their atypical glycosylation characteristics is an important step towards understanding autoimmune disease and improving treatment. &lt;/p&gt;&quot;,&quot;issue&quot;:&quot;1&quot;,&quot;volume&quot;:&quot;4&quot;,&quot;container-title-short&quot;:&quot;&quot;},&quot;isTemporary&quot;:false}]}]"/>
    <we:property name="MENDELEY_CITATIONS_STYLE" value="{&quot;id&quot;:&quot;https://www.zotero.org/styles/molecular-and-cellular-proteomics&quot;,&quot;title&quot;:&quot;Molecular &amp; Cellular Proteomics&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3.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952D86-28D2-40E9-84AB-A4DCDDCDF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2580</Words>
  <Characters>14710</Characters>
  <Application>Microsoft Office Word</Application>
  <DocSecurity>0</DocSecurity>
  <Lines>122</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Scheltema, R.A. (Richard)</cp:lastModifiedBy>
  <cp:revision>4</cp:revision>
  <cp:lastPrinted>2022-12-20T13:29:00Z</cp:lastPrinted>
  <dcterms:created xsi:type="dcterms:W3CDTF">2023-05-17T13:34:00Z</dcterms:created>
  <dcterms:modified xsi:type="dcterms:W3CDTF">2023-05-1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s://files.taylorandfrancis.com/tf_USCSEA.pdf</vt:lpwstr>
  </property>
  <property fmtid="{D5CDD505-2E9C-101B-9397-08002B2CF9AE}" pid="25" name="Mendeley Recent Style Name 7_1">
    <vt:lpwstr>Taylor &amp; Francis - Council of Science Editors (numeric) Bastiaan</vt:lpwstr>
  </property>
  <property fmtid="{D5CDD505-2E9C-101B-9397-08002B2CF9AE}" pid="26" name="Mendeley Recent Style Id 8_1">
    <vt:lpwstr>http://www.zotero.org/styles/bibtexaas</vt:lpwstr>
  </property>
  <property fmtid="{D5CDD505-2E9C-101B-9397-08002B2CF9AE}" pid="27" name="Mendeley Recent Style Name 8_1">
    <vt:lpwstr>WordToLatex</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